
<file path=[Content_Types].xml><?xml version="1.0" encoding="utf-8"?>
<Types xmlns="http://schemas.openxmlformats.org/package/2006/content-types">
  <Default Extension="(null)" ContentType="image/x-emf"/>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bookmarkStart w:id="0" w:name="_GoBack"/>
      <w:bookmarkEnd w:id="0"/>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6ABA777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w:t>
      </w:r>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Pr>
          <w:rFonts w:ascii="Times New Roman" w:hAnsi="Times New Roman" w:cs="Times New Roman"/>
          <w:sz w:val="24"/>
          <w:szCs w:val="24"/>
        </w:rPr>
        <w:t xml:space="preserve">fisher participation </w:t>
      </w:r>
      <w:r w:rsidRPr="00046C8F">
        <w:rPr>
          <w:rFonts w:ascii="Times New Roman" w:hAnsi="Times New Roman" w:cs="Times New Roman"/>
          <w:sz w:val="24"/>
          <w:szCs w:val="24"/>
        </w:rPr>
        <w:t>mark</w:t>
      </w:r>
      <w:r>
        <w:rPr>
          <w:rFonts w:ascii="Times New Roman" w:hAnsi="Times New Roman" w:cs="Times New Roman"/>
          <w:sz w:val="24"/>
          <w:szCs w:val="24"/>
        </w:rPr>
        <w:t>-</w:t>
      </w:r>
      <w:r w:rsidRPr="00046C8F">
        <w:rPr>
          <w:rFonts w:ascii="Times New Roman" w:hAnsi="Times New Roman" w:cs="Times New Roman"/>
          <w:sz w:val="24"/>
          <w:szCs w:val="24"/>
        </w:rPr>
        <w:t xml:space="preserve">recapture study to quantify growth and other life history parameters for the species. Over a span of approximately 10 years, </w:t>
      </w:r>
      <w:r>
        <w:rPr>
          <w:rFonts w:ascii="Times New Roman" w:hAnsi="Times New Roman" w:cs="Times New Roman"/>
          <w:sz w:val="24"/>
          <w:szCs w:val="24"/>
        </w:rPr>
        <w:t>10.</w:t>
      </w:r>
      <w:r w:rsidR="00CD2C6B">
        <w:rPr>
          <w:rFonts w:ascii="Times New Roman" w:hAnsi="Times New Roman" w:cs="Times New Roman"/>
          <w:sz w:val="24"/>
          <w:szCs w:val="24"/>
        </w:rPr>
        <w:t>5</w:t>
      </w:r>
      <w:r>
        <w:rPr>
          <w:rFonts w:ascii="Times New Roman" w:hAnsi="Times New Roman" w:cs="Times New Roman"/>
          <w:sz w:val="24"/>
          <w:szCs w:val="24"/>
        </w:rPr>
        <w:t>%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compared </w:t>
      </w:r>
      <w:r w:rsidRPr="00046C8F">
        <w:rPr>
          <w:rFonts w:ascii="Times New Roman" w:hAnsi="Times New Roman" w:cs="Times New Roman"/>
          <w:sz w:val="24"/>
          <w:szCs w:val="24"/>
        </w:rPr>
        <w:t>Bayesian and maximum likelihood approaches</w:t>
      </w:r>
      <w:r>
        <w:rPr>
          <w:rFonts w:ascii="Times New Roman" w:hAnsi="Times New Roman" w:cs="Times New Roman"/>
          <w:sz w:val="24"/>
          <w:szCs w:val="24"/>
        </w:rPr>
        <w:t xml:space="preserve"> to estimate </w:t>
      </w:r>
      <w:r w:rsidRPr="00046C8F">
        <w:rPr>
          <w:rFonts w:ascii="Times New Roman" w:hAnsi="Times New Roman" w:cs="Times New Roman"/>
          <w:sz w:val="24"/>
          <w:szCs w:val="24"/>
        </w:rPr>
        <w:t>von Bertalanffy growth parameters</w:t>
      </w:r>
      <w:r>
        <w:rPr>
          <w:rFonts w:ascii="Times New Roman" w:hAnsi="Times New Roman" w:cs="Times New Roman"/>
          <w:sz w:val="24"/>
          <w:szCs w:val="24"/>
        </w:rPr>
        <w:t xml:space="preserve"> </w:t>
      </w:r>
      <w:r w:rsidRPr="00046C8F">
        <w:rPr>
          <w:rFonts w:ascii="Times New Roman" w:hAnsi="Times New Roman" w:cs="Times New Roman"/>
          <w:sz w:val="24"/>
          <w:szCs w:val="24"/>
        </w:rPr>
        <w:t>from</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r>
        <w:rPr>
          <w:rFonts w:ascii="Times New Roman" w:hAnsi="Times New Roman" w:cs="Times New Roman"/>
          <w:sz w:val="24"/>
          <w:szCs w:val="24"/>
        </w:rPr>
        <w:t>Results from our preferred integrated model</w:t>
      </w:r>
      <w:r w:rsidRPr="00046C8F">
        <w:rPr>
          <w:rFonts w:ascii="Times New Roman" w:hAnsi="Times New Roman" w:cs="Times New Roman"/>
          <w:sz w:val="24"/>
          <w:szCs w:val="24"/>
        </w:rPr>
        <w:t xml:space="preserve"> 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 67</w:t>
      </w:r>
      <w:r w:rsidR="00DD2254">
        <w:rPr>
          <w:rFonts w:ascii="Times New Roman" w:hAnsi="Times New Roman" w:cs="Times New Roman"/>
          <w:sz w:val="24"/>
          <w:szCs w:val="24"/>
        </w:rPr>
        <w:t>.6</w:t>
      </w:r>
      <w:r>
        <w:rPr>
          <w:rFonts w:ascii="Times New Roman" w:hAnsi="Times New Roman" w:cs="Times New Roman"/>
          <w:sz w:val="24"/>
          <w:szCs w:val="24"/>
        </w:rPr>
        <w:t xml:space="preserve"> cm FL and K = 0.2</w:t>
      </w:r>
      <w:r w:rsidR="00DD2254">
        <w:rPr>
          <w:rFonts w:ascii="Times New Roman" w:hAnsi="Times New Roman" w:cs="Times New Roman"/>
          <w:sz w:val="24"/>
          <w:szCs w:val="24"/>
        </w:rPr>
        <w:t>2</w:t>
      </w:r>
      <w:r>
        <w:rPr>
          <w:rFonts w:ascii="Times New Roman" w:hAnsi="Times New Roman" w:cs="Times New Roman"/>
          <w:sz w:val="24"/>
          <w:szCs w:val="24"/>
        </w:rPr>
        <w:t xml:space="preserve">) and 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hese results have management implications as growth is often an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1EB1CA08"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Hawaiian </w:t>
      </w:r>
      <w:r w:rsidRPr="00046C8F">
        <w:rPr>
          <w:rFonts w:ascii="Times New Roman" w:hAnsi="Times New Roman" w:cs="Times New Roman"/>
          <w:sz w:val="24"/>
          <w:szCs w:val="24"/>
        </w:rPr>
        <w:t>commercial bottomfish fishery</w:t>
      </w:r>
      <w:r>
        <w:rPr>
          <w:rFonts w:ascii="Times New Roman" w:hAnsi="Times New Roman" w:cs="Times New Roman"/>
          <w:sz w:val="24"/>
          <w:szCs w:val="24"/>
        </w:rPr>
        <w:t xml:space="preserve">, a complex of 6 snapper and 1 grouper speci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hile the current stock assessment for this fishery used a surplus production model for the entire complex, there is interest in the potential use of species-specific, age-structured assessments that require improved life history studies of age and growth of bottomfish </w:t>
      </w:r>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17CB2BBE"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w:t>
      </w:r>
      <w:r w:rsidRPr="00046C8F">
        <w:rPr>
          <w:rFonts w:ascii="Times New Roman" w:hAnsi="Times New Roman" w:cs="Times New Roman"/>
          <w:sz w:val="24"/>
          <w:szCs w:val="24"/>
        </w:rPr>
        <w:t xml:space="preserve">rowth parameters have been estimated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using a variety of methods</w:t>
      </w:r>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r>
        <w:rPr>
          <w:rFonts w:ascii="Times New Roman" w:hAnsi="Times New Roman" w:cs="Times New Roman"/>
          <w:sz w:val="24"/>
          <w:szCs w:val="24"/>
        </w:rPr>
        <w:t xml:space="preserve">were </w:t>
      </w:r>
      <w:r w:rsidRPr="00046C8F">
        <w:rPr>
          <w:rFonts w:ascii="Times New Roman" w:hAnsi="Times New Roman" w:cs="Times New Roman"/>
          <w:sz w:val="24"/>
          <w:szCs w:val="24"/>
        </w:rPr>
        <w:t>determined using</w:t>
      </w:r>
      <w:del w:id="1" w:author="Stephen Scherrer" w:date="2019-06-12T13:16:00Z">
        <w:r w:rsidRPr="00046C8F" w:rsidDel="008B64F6">
          <w:rPr>
            <w:rFonts w:ascii="Times New Roman" w:hAnsi="Times New Roman" w:cs="Times New Roman"/>
            <w:sz w:val="24"/>
            <w:szCs w:val="24"/>
          </w:rPr>
          <w:delText xml:space="preserve"> </w:delText>
        </w:r>
      </w:del>
      <w:ins w:id="2" w:author="Stephen Scherrer" w:date="2019-06-12T13:16:00Z">
        <w:r w:rsidR="008B64F6">
          <w:rPr>
            <w:rFonts w:ascii="Times New Roman" w:hAnsi="Times New Roman" w:cs="Times New Roman"/>
            <w:sz w:val="24"/>
            <w:szCs w:val="24"/>
          </w:rPr>
          <w:t xml:space="preserve"> </w:t>
        </w:r>
      </w:ins>
      <w:r w:rsidRPr="00046C8F">
        <w:rPr>
          <w:rFonts w:ascii="Times New Roman" w:hAnsi="Times New Roman" w:cs="Times New Roman"/>
          <w:sz w:val="24"/>
          <w:szCs w:val="24"/>
        </w:rPr>
        <w:t>direct aging approach</w:t>
      </w:r>
      <w:ins w:id="3" w:author="Stephen Scherrer" w:date="2019-06-12T13:16:00Z">
        <w:r w:rsidR="008B64F6">
          <w:rPr>
            <w:rFonts w:ascii="Times New Roman" w:hAnsi="Times New Roman" w:cs="Times New Roman"/>
            <w:sz w:val="24"/>
            <w:szCs w:val="24"/>
          </w:rPr>
          <w:t>es</w:t>
        </w:r>
      </w:ins>
      <w:del w:id="4" w:author="Stephen Scherrer" w:date="2019-06-12T13:16:00Z">
        <w:r w:rsidRPr="00046C8F" w:rsidDel="008B64F6">
          <w:rPr>
            <w:rFonts w:ascii="Times New Roman" w:hAnsi="Times New Roman" w:cs="Times New Roman"/>
            <w:sz w:val="24"/>
            <w:szCs w:val="24"/>
          </w:rPr>
          <w:delText>es</w:delText>
        </w:r>
      </w:del>
      <w:r w:rsidRPr="00046C8F">
        <w:rPr>
          <w:rFonts w:ascii="Times New Roman" w:hAnsi="Times New Roman" w:cs="Times New Roman"/>
          <w:sz w:val="24"/>
          <w:szCs w:val="24"/>
        </w:rPr>
        <w:t xml:space="preserve"> from length-at-age data using otolith growth increments </w:t>
      </w:r>
      <w:r w:rsidRPr="00046C8F">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w:t>
      </w:r>
      <w:ins w:id="5" w:author="Microsoft Office User" w:date="2019-05-08T17:16:00Z">
        <w:r w:rsidR="00B7641A">
          <w:rPr>
            <w:rFonts w:ascii="Times New Roman" w:hAnsi="Times New Roman" w:cs="Times New Roman"/>
            <w:noProof/>
            <w:sz w:val="24"/>
            <w:szCs w:val="24"/>
            <w:lang w:val="haw-US"/>
          </w:rPr>
          <w:t>M</w:t>
        </w:r>
      </w:ins>
      <w:r w:rsidRPr="00046C8F">
        <w:rPr>
          <w:rFonts w:ascii="Times New Roman" w:hAnsi="Times New Roman" w:cs="Times New Roman"/>
          <w:noProof/>
          <w:sz w:val="24"/>
          <w:szCs w:val="24"/>
        </w:rPr>
        <w:t>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w:t>
      </w:r>
      <w:ins w:id="6" w:author="Stephen Scherrer" w:date="2019-06-12T14:47:00Z">
        <w:r w:rsidR="00C02B02">
          <w:rPr>
            <w:rFonts w:ascii="Times New Roman" w:hAnsi="Times New Roman" w:cs="Times New Roman"/>
            <w:sz w:val="24"/>
            <w:szCs w:val="24"/>
          </w:rPr>
          <w:t xml:space="preserve">on the </w:t>
        </w:r>
      </w:ins>
      <w:del w:id="7" w:author="Stephen Scherrer" w:date="2019-06-12T14:47:00Z">
        <w:r w:rsidRPr="00046C8F" w:rsidDel="00C02B02">
          <w:rPr>
            <w:rFonts w:ascii="Times New Roman" w:hAnsi="Times New Roman" w:cs="Times New Roman"/>
            <w:sz w:val="24"/>
            <w:szCs w:val="24"/>
          </w:rPr>
          <w:delText xml:space="preserve">on counts of </w:delText>
        </w:r>
      </w:del>
      <w:ins w:id="8" w:author="Stephen Scherrer" w:date="2019-06-12T14:46:00Z">
        <w:r w:rsidR="00683262">
          <w:rPr>
            <w:rFonts w:ascii="Times New Roman" w:hAnsi="Times New Roman" w:cs="Times New Roman"/>
            <w:sz w:val="24"/>
            <w:szCs w:val="24"/>
          </w:rPr>
          <w:t>integration</w:t>
        </w:r>
      </w:ins>
      <w:ins w:id="9" w:author="Stephen Scherrer" w:date="2019-06-12T14:43:00Z">
        <w:r w:rsidR="00683262">
          <w:rPr>
            <w:rFonts w:ascii="Times New Roman" w:hAnsi="Times New Roman" w:cs="Times New Roman"/>
            <w:sz w:val="24"/>
            <w:szCs w:val="24"/>
          </w:rPr>
          <w:t xml:space="preserve"> of daily </w:t>
        </w:r>
      </w:ins>
      <w:r w:rsidRPr="00046C8F">
        <w:rPr>
          <w:rFonts w:ascii="Times New Roman" w:hAnsi="Times New Roman" w:cs="Times New Roman"/>
          <w:sz w:val="24"/>
          <w:szCs w:val="24"/>
        </w:rPr>
        <w:t>otolith</w:t>
      </w:r>
      <w:ins w:id="10" w:author="Stephen Scherrer" w:date="2019-06-12T14:43:00Z">
        <w:r w:rsidR="00683262">
          <w:rPr>
            <w:rFonts w:ascii="Times New Roman" w:hAnsi="Times New Roman" w:cs="Times New Roman"/>
            <w:sz w:val="24"/>
            <w:szCs w:val="24"/>
          </w:rPr>
          <w:t xml:space="preserve"> bands</w:t>
        </w:r>
      </w:ins>
      <w:r w:rsidRPr="00046C8F">
        <w:rPr>
          <w:rFonts w:ascii="Times New Roman" w:hAnsi="Times New Roman" w:cs="Times New Roman"/>
          <w:sz w:val="24"/>
          <w:szCs w:val="24"/>
        </w:rPr>
        <w:t xml:space="preserve"> </w:t>
      </w:r>
      <w:del w:id="11" w:author="Stephen Scherrer" w:date="2019-06-12T14:43:00Z">
        <w:r w:rsidRPr="00046C8F" w:rsidDel="00683262">
          <w:rPr>
            <w:rFonts w:ascii="Times New Roman" w:hAnsi="Times New Roman" w:cs="Times New Roman"/>
            <w:sz w:val="24"/>
            <w:szCs w:val="24"/>
          </w:rPr>
          <w:delText xml:space="preserve">annuli </w:delText>
        </w:r>
      </w:del>
      <w:r w:rsidRPr="00046C8F">
        <w:rPr>
          <w:rFonts w:ascii="Times New Roman" w:hAnsi="Times New Roman" w:cs="Times New Roman"/>
          <w:sz w:val="24"/>
          <w:szCs w:val="24"/>
        </w:rPr>
        <w:t xml:space="preserve">may be biased due </w:t>
      </w:r>
      <w:commentRangeStart w:id="12"/>
      <w:commentRangeStart w:id="13"/>
      <w:r w:rsidRPr="00046C8F">
        <w:rPr>
          <w:rFonts w:ascii="Times New Roman" w:hAnsi="Times New Roman" w:cs="Times New Roman"/>
          <w:sz w:val="24"/>
          <w:szCs w:val="24"/>
        </w:rPr>
        <w:t xml:space="preserve">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commentRangeEnd w:id="12"/>
      <w:r w:rsidR="00ED7655">
        <w:rPr>
          <w:rStyle w:val="CommentReference"/>
        </w:rPr>
        <w:commentReference w:id="12"/>
      </w:r>
      <w:commentRangeEnd w:id="13"/>
      <w:r w:rsidR="00683262">
        <w:rPr>
          <w:rStyle w:val="CommentReference"/>
        </w:rPr>
        <w:commentReference w:id="13"/>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was also </w:t>
      </w:r>
      <w:r w:rsidRPr="00046C8F">
        <w:rPr>
          <w:rFonts w:ascii="Times New Roman" w:hAnsi="Times New Roman" w:cs="Times New Roman"/>
          <w:sz w:val="24"/>
          <w:szCs w:val="24"/>
        </w:rPr>
        <w:t xml:space="preserve">estimated using </w:t>
      </w:r>
      <w:ins w:id="14" w:author="Stephen Scherrer" w:date="2019-06-12T13:15:00Z">
        <w:r w:rsidR="00CA42A7">
          <w:rPr>
            <w:rFonts w:ascii="Times New Roman" w:hAnsi="Times New Roman" w:cs="Times New Roman"/>
            <w:sz w:val="24"/>
            <w:szCs w:val="24"/>
          </w:rPr>
          <w:t xml:space="preserve">a </w:t>
        </w:r>
      </w:ins>
      <w:r w:rsidRPr="00046C8F">
        <w:rPr>
          <w:rFonts w:ascii="Times New Roman" w:hAnsi="Times New Roman" w:cs="Times New Roman"/>
          <w:sz w:val="24"/>
          <w:szCs w:val="24"/>
        </w:rPr>
        <w:t xml:space="preserve">modal progression </w:t>
      </w:r>
      <w:ins w:id="15" w:author="Stephen Scherrer" w:date="2019-06-12T13:15:00Z">
        <w:r w:rsidR="00CA42A7">
          <w:rPr>
            <w:rFonts w:ascii="Times New Roman" w:hAnsi="Times New Roman" w:cs="Times New Roman"/>
            <w:sz w:val="24"/>
            <w:szCs w:val="24"/>
          </w:rPr>
          <w:t xml:space="preserve">approach </w:t>
        </w:r>
      </w:ins>
      <w:r w:rsidRPr="00046C8F">
        <w:rPr>
          <w:rFonts w:ascii="Times New Roman" w:hAnsi="Times New Roman" w:cs="Times New Roman"/>
          <w:sz w:val="24"/>
          <w:szCs w:val="24"/>
        </w:rPr>
        <w:t>during a length frequency study targeting juvenile fish (&lt; 2 years)</w:t>
      </w:r>
      <w:r>
        <w:rPr>
          <w:rFonts w:ascii="Times New Roman" w:hAnsi="Times New Roman" w:cs="Times New Roman"/>
          <w:sz w:val="24"/>
          <w:szCs w:val="24"/>
        </w:rPr>
        <w:t xml:space="preserve"> but</w:t>
      </w:r>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r>
        <w:rPr>
          <w:rFonts w:ascii="Times New Roman" w:hAnsi="Times New Roman" w:cs="Times New Roman"/>
          <w:sz w:val="24"/>
          <w:szCs w:val="24"/>
        </w:rPr>
        <w:t>y have been</w:t>
      </w:r>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commentRangeStart w:id="16"/>
      <w:commentRangeStart w:id="17"/>
      <w:r>
        <w:rPr>
          <w:rFonts w:ascii="Times New Roman" w:hAnsi="Times New Roman" w:cs="Times New Roman"/>
          <w:sz w:val="24"/>
          <w:szCs w:val="24"/>
        </w:rPr>
        <w:t xml:space="preserve">While these studies produced individual estimates of growth parameters, none of them holistically integrated </w:t>
      </w:r>
      <w:del w:id="18" w:author="Stephen Scherrer" w:date="2019-06-12T14:48:00Z">
        <w:r w:rsidDel="00C02B02">
          <w:rPr>
            <w:rFonts w:ascii="Times New Roman" w:hAnsi="Times New Roman" w:cs="Times New Roman"/>
            <w:sz w:val="24"/>
            <w:szCs w:val="24"/>
          </w:rPr>
          <w:delText xml:space="preserve">data </w:delText>
        </w:r>
      </w:del>
      <w:ins w:id="19" w:author="Stephen Scherrer" w:date="2019-06-12T13:17:00Z">
        <w:r w:rsidR="008B64F6">
          <w:rPr>
            <w:rFonts w:ascii="Times New Roman" w:hAnsi="Times New Roman" w:cs="Times New Roman"/>
            <w:sz w:val="24"/>
            <w:szCs w:val="24"/>
          </w:rPr>
          <w:t xml:space="preserve">across </w:t>
        </w:r>
      </w:ins>
      <w:ins w:id="20" w:author="Stephen Scherrer" w:date="2019-06-12T14:48:00Z">
        <w:r w:rsidR="00C02B02">
          <w:rPr>
            <w:rFonts w:ascii="Times New Roman" w:hAnsi="Times New Roman" w:cs="Times New Roman"/>
            <w:sz w:val="24"/>
            <w:szCs w:val="24"/>
          </w:rPr>
          <w:t xml:space="preserve">the three </w:t>
        </w:r>
      </w:ins>
      <w:ins w:id="21" w:author="Stephen Scherrer" w:date="2019-06-12T13:17:00Z">
        <w:r w:rsidR="008B64F6">
          <w:rPr>
            <w:rFonts w:ascii="Times New Roman" w:hAnsi="Times New Roman" w:cs="Times New Roman"/>
            <w:sz w:val="24"/>
            <w:szCs w:val="24"/>
          </w:rPr>
          <w:t xml:space="preserve">classes of data (direct aging, </w:t>
        </w:r>
      </w:ins>
      <w:ins w:id="22" w:author="Stephen Scherrer" w:date="2019-06-12T15:14:00Z">
        <w:r w:rsidR="008372C7">
          <w:rPr>
            <w:rFonts w:ascii="Times New Roman" w:hAnsi="Times New Roman" w:cs="Times New Roman"/>
            <w:sz w:val="24"/>
            <w:szCs w:val="24"/>
          </w:rPr>
          <w:t>modal progression</w:t>
        </w:r>
      </w:ins>
      <w:ins w:id="23" w:author="Stephen Scherrer" w:date="2019-06-12T13:17:00Z">
        <w:r w:rsidR="008B64F6">
          <w:rPr>
            <w:rFonts w:ascii="Times New Roman" w:hAnsi="Times New Roman" w:cs="Times New Roman"/>
            <w:sz w:val="24"/>
            <w:szCs w:val="24"/>
          </w:rPr>
          <w:t xml:space="preserve">, </w:t>
        </w:r>
      </w:ins>
      <w:ins w:id="24" w:author="Stephen Scherrer" w:date="2019-06-12T13:18:00Z">
        <w:r w:rsidR="008B64F6">
          <w:rPr>
            <w:rFonts w:ascii="Times New Roman" w:hAnsi="Times New Roman" w:cs="Times New Roman"/>
            <w:sz w:val="24"/>
            <w:szCs w:val="24"/>
          </w:rPr>
          <w:t>growth increment)</w:t>
        </w:r>
      </w:ins>
      <w:ins w:id="25" w:author="Stephen Scherrer" w:date="2019-06-12T13:17:00Z">
        <w:r w:rsidR="008B64F6">
          <w:rPr>
            <w:rFonts w:ascii="Times New Roman" w:hAnsi="Times New Roman" w:cs="Times New Roman"/>
            <w:sz w:val="24"/>
            <w:szCs w:val="24"/>
          </w:rPr>
          <w:t xml:space="preserve"> </w:t>
        </w:r>
      </w:ins>
      <w:r>
        <w:rPr>
          <w:rFonts w:ascii="Times New Roman" w:hAnsi="Times New Roman" w:cs="Times New Roman"/>
          <w:sz w:val="24"/>
          <w:szCs w:val="24"/>
        </w:rPr>
        <w:t>to explicitly evaluate the parameter values and sources of uncertainty.</w:t>
      </w:r>
      <w:commentRangeEnd w:id="16"/>
      <w:r w:rsidR="00EB25BC">
        <w:rPr>
          <w:rStyle w:val="CommentReference"/>
        </w:rPr>
        <w:commentReference w:id="16"/>
      </w:r>
      <w:commentRangeEnd w:id="17"/>
      <w:r w:rsidR="00CA42A7">
        <w:rPr>
          <w:rStyle w:val="CommentReference"/>
        </w:rPr>
        <w:commentReference w:id="17"/>
      </w:r>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commentRangeStart w:id="26"/>
      <w:r w:rsidRPr="00046C8F">
        <w:rPr>
          <w:rFonts w:ascii="Times New Roman" w:hAnsi="Times New Roman" w:cs="Times New Roman"/>
          <w:sz w:val="24"/>
          <w:szCs w:val="24"/>
        </w:rPr>
        <w:t xml:space="preserve">Analytical and statistical advances to methods for estimating </w:t>
      </w:r>
      <w:commentRangeEnd w:id="26"/>
      <w:r w:rsidR="00EB25BC">
        <w:rPr>
          <w:rStyle w:val="CommentReference"/>
        </w:rPr>
        <w:commentReference w:id="26"/>
      </w:r>
      <w:r w:rsidRPr="00046C8F">
        <w:rPr>
          <w:rFonts w:ascii="Times New Roman" w:hAnsi="Times New Roman" w:cs="Times New Roman"/>
          <w:sz w:val="24"/>
          <w:szCs w:val="24"/>
        </w:rPr>
        <w:t xml:space="preserve">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aximum likelihood and Bayesian model </w:t>
      </w:r>
      <w:r w:rsidRPr="00046C8F">
        <w:rPr>
          <w:rFonts w:ascii="Times New Roman" w:hAnsi="Times New Roman" w:cs="Times New Roman"/>
          <w:sz w:val="24"/>
          <w:szCs w:val="24"/>
        </w:rPr>
        <w:lastRenderedPageBreak/>
        <w:t xml:space="preserve">fitting procedures accommodate individual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variability by describing population 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flexibility of Bayesian approaches allow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5DD8831C" w14:textId="7EEA3029"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 xml:space="preserve">Here previously unreported tagging data </w:t>
      </w:r>
      <w:r w:rsidR="00B45510">
        <w:rPr>
          <w:rFonts w:ascii="Times New Roman" w:hAnsi="Times New Roman" w:cs="Times New Roman"/>
          <w:sz w:val="24"/>
          <w:szCs w:val="24"/>
        </w:rPr>
        <w:t xml:space="preserve">collected in the Main Hawaiian Islands (MHI) </w:t>
      </w:r>
      <w:r>
        <w:rPr>
          <w:rFonts w:ascii="Times New Roman" w:hAnsi="Times New Roman" w:cs="Times New Roman"/>
          <w:sz w:val="24"/>
          <w:szCs w:val="24"/>
        </w:rPr>
        <w:t>are</w:t>
      </w:r>
      <w:r w:rsidRPr="00046C8F">
        <w:rPr>
          <w:rFonts w:ascii="Times New Roman" w:hAnsi="Times New Roman" w:cs="Times New Roman"/>
          <w:sz w:val="24"/>
          <w:szCs w:val="24"/>
        </w:rPr>
        <w:t xml:space="preserve"> used to estimate growth parameters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Bayesian and maximum likelihood procedures</w:t>
      </w:r>
      <w:commentRangeStart w:id="27"/>
      <w:r w:rsidRPr="00046C8F">
        <w:rPr>
          <w:rFonts w:ascii="Times New Roman" w:hAnsi="Times New Roman" w:cs="Times New Roman"/>
          <w:sz w:val="24"/>
          <w:szCs w:val="24"/>
        </w:rPr>
        <w:t xml:space="preserve">. A series of models integrating previous length-at-age and length frequency data </w:t>
      </w:r>
      <w:r w:rsidR="00B45510">
        <w:rPr>
          <w:rFonts w:ascii="Times New Roman" w:hAnsi="Times New Roman" w:cs="Times New Roman"/>
          <w:sz w:val="24"/>
          <w:szCs w:val="24"/>
        </w:rPr>
        <w:t xml:space="preserve">collected from the MHI and Northwestern Hawaiian Islands (NWHI) </w:t>
      </w:r>
      <w:r>
        <w:rPr>
          <w:rFonts w:ascii="Times New Roman" w:hAnsi="Times New Roman" w:cs="Times New Roman"/>
          <w:sz w:val="24"/>
          <w:szCs w:val="24"/>
        </w:rPr>
        <w:t xml:space="preserve">with the tagging data </w:t>
      </w:r>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w:t>
      </w:r>
      <w:commentRangeEnd w:id="27"/>
      <w:r w:rsidR="00ED3DFF">
        <w:rPr>
          <w:rStyle w:val="CommentReference"/>
        </w:rPr>
        <w:commentReference w:id="27"/>
      </w:r>
      <w:r w:rsidRPr="00046C8F">
        <w:rPr>
          <w:rFonts w:ascii="Times New Roman" w:hAnsi="Times New Roman" w:cs="Times New Roman"/>
          <w:sz w:val="24"/>
          <w:szCs w:val="24"/>
        </w:rPr>
        <w:t>Models are tested to determine a preferred model structure. New growth parameters are estimated and compared to those previously reported for the Hawaiian Archipelago.</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r w:rsidR="00181C93">
        <w:rPr>
          <w:rFonts w:ascii="Times New Roman" w:hAnsi="Times New Roman" w:cs="Times New Roman"/>
          <w:i/>
          <w:sz w:val="24"/>
          <w:szCs w:val="24"/>
        </w:rPr>
        <w:t xml:space="preserve"> </w:t>
      </w:r>
    </w:p>
    <w:p w14:paraId="53AB4B76" w14:textId="3341A92D"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w:t>
      </w:r>
      <w:commentRangeStart w:id="28"/>
      <w:commentRangeStart w:id="29"/>
      <w:r w:rsidRPr="00046C8F">
        <w:rPr>
          <w:rFonts w:ascii="Times New Roman" w:hAnsi="Times New Roman" w:cs="Times New Roman"/>
          <w:sz w:val="24"/>
          <w:szCs w:val="24"/>
        </w:rPr>
        <w:t xml:space="preserve">Between 1989 and </w:t>
      </w:r>
      <w:r w:rsidR="00666E5B" w:rsidRPr="00046C8F">
        <w:rPr>
          <w:rFonts w:ascii="Times New Roman" w:hAnsi="Times New Roman" w:cs="Times New Roman"/>
          <w:sz w:val="24"/>
          <w:szCs w:val="24"/>
        </w:rPr>
        <w:t>199</w:t>
      </w:r>
      <w:r w:rsidR="00666E5B">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commentRangeEnd w:id="28"/>
      <w:r w:rsidR="00344C31">
        <w:rPr>
          <w:rStyle w:val="CommentReference"/>
        </w:rPr>
        <w:commentReference w:id="28"/>
      </w:r>
      <w:commentRangeEnd w:id="29"/>
      <w:r w:rsidR="0017421B">
        <w:rPr>
          <w:rStyle w:val="CommentReference"/>
        </w:rPr>
        <w:commentReference w:id="29"/>
      </w:r>
    </w:p>
    <w:p w14:paraId="3FDAC0B4" w14:textId="37D6BC4C"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commentRangeStart w:id="30"/>
      <w:commentRangeStart w:id="31"/>
      <w:r>
        <w:rPr>
          <w:rFonts w:ascii="Times New Roman" w:hAnsi="Times New Roman" w:cs="Times New Roman"/>
          <w:sz w:val="24"/>
          <w:szCs w:val="24"/>
        </w:rPr>
        <w:t>All tagging effort occurred in the Main Hawaiian Islands</w:t>
      </w:r>
      <w:r w:rsidR="00B45510">
        <w:rPr>
          <w:rFonts w:ascii="Times New Roman" w:hAnsi="Times New Roman" w:cs="Times New Roman"/>
          <w:sz w:val="24"/>
          <w:szCs w:val="24"/>
        </w:rPr>
        <w:t xml:space="preserve"> (MHI) </w:t>
      </w:r>
      <w:r>
        <w:rPr>
          <w:rFonts w:ascii="Times New Roman" w:hAnsi="Times New Roman" w:cs="Times New Roman"/>
          <w:sz w:val="24"/>
          <w:szCs w:val="24"/>
        </w:rPr>
        <w:t xml:space="preserve">and was concentrated primarily around the island of Oahu and </w:t>
      </w:r>
      <w:r w:rsidR="00BA7626">
        <w:rPr>
          <w:rFonts w:ascii="Times New Roman" w:hAnsi="Times New Roman" w:cs="Times New Roman"/>
          <w:sz w:val="24"/>
          <w:szCs w:val="24"/>
        </w:rPr>
        <w:t>the Maui Nui complex consisting of the islands of Maui, Molokai, 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commentRangeEnd w:id="30"/>
      <w:r w:rsidR="00344C31">
        <w:rPr>
          <w:rStyle w:val="CommentReference"/>
        </w:rPr>
        <w:commentReference w:id="30"/>
      </w:r>
      <w:commentRangeEnd w:id="31"/>
      <w:r w:rsidR="008B64F6">
        <w:rPr>
          <w:rStyle w:val="CommentReference"/>
        </w:rPr>
        <w:commentReference w:id="31"/>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43048B">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r w:rsidR="00CD35B6">
        <w:rPr>
          <w:rFonts w:ascii="Times New Roman" w:hAnsi="Times New Roman" w:cs="Times New Roman"/>
          <w:sz w:val="24"/>
          <w:szCs w:val="24"/>
        </w:rPr>
        <w:t xml:space="preserve">, the </w:t>
      </w:r>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w:t>
      </w:r>
      <w:commentRangeStart w:id="32"/>
      <w:commentRangeStart w:id="33"/>
      <w:r w:rsidRPr="00046C8F">
        <w:rPr>
          <w:rFonts w:ascii="Times New Roman" w:hAnsi="Times New Roman" w:cs="Times New Roman"/>
          <w:sz w:val="24"/>
          <w:szCs w:val="24"/>
        </w:rPr>
        <w:t xml:space="preserve">A few scales were carefully removed and a small (~1 cm) incision was made near the fish’s anal opening to assist in expelling gas from the body cavity. </w:t>
      </w:r>
      <w:commentRangeEnd w:id="32"/>
      <w:r w:rsidR="000C7507">
        <w:rPr>
          <w:rStyle w:val="CommentReference"/>
        </w:rPr>
        <w:commentReference w:id="32"/>
      </w:r>
      <w:commentRangeEnd w:id="33"/>
      <w:r w:rsidR="00D41C92">
        <w:rPr>
          <w:rStyle w:val="CommentReference"/>
        </w:rPr>
        <w:commentReference w:id="33"/>
      </w:r>
      <w:r w:rsidRPr="00046C8F">
        <w:rPr>
          <w:rFonts w:ascii="Times New Roman" w:hAnsi="Times New Roman" w:cs="Times New Roman"/>
          <w:sz w:val="24"/>
          <w:szCs w:val="24"/>
        </w:rPr>
        <w:t xml:space="preserve">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70165880"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046C8F">
        <w:rPr>
          <w:rFonts w:ascii="Times New Roman" w:hAnsi="Times New Roman" w:cs="Times New Roman"/>
          <w:sz w:val="24"/>
          <w:szCs w:val="24"/>
        </w:rPr>
        <w:t xml:space="preserve">487 recaptures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sidR="00CD2C6B">
        <w:rPr>
          <w:rFonts w:ascii="Times New Roman" w:hAnsi="Times New Roman" w:cs="Times New Roman"/>
          <w:sz w:val="24"/>
          <w:szCs w:val="24"/>
        </w:rPr>
        <w:t>9</w:t>
      </w:r>
      <w:r w:rsidRPr="00046C8F">
        <w:rPr>
          <w:rFonts w:ascii="Times New Roman" w:hAnsi="Times New Roman" w:cs="Times New Roman"/>
          <w:sz w:val="24"/>
          <w:szCs w:val="24"/>
        </w:rPr>
        <w:t xml:space="preserve"> unique individuals for a recapture rate of 10.</w:t>
      </w:r>
      <w:r w:rsidR="00CD2C6B">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xml:space="preserve"> of tagged fish</w:t>
      </w:r>
      <w:r w:rsidRPr="00046C8F">
        <w:rPr>
          <w:rFonts w:ascii="Times New Roman" w:hAnsi="Times New Roman" w:cs="Times New Roman"/>
          <w:sz w:val="24"/>
          <w:szCs w:val="24"/>
        </w:rPr>
        <w:t xml:space="preserve">. 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xml:space="preserve">(Okamoto 1993, Kobayashi et al. </w:t>
      </w:r>
      <w:r w:rsidRPr="00046C8F">
        <w:rPr>
          <w:rFonts w:ascii="Times New Roman" w:hAnsi="Times New Roman" w:cs="Times New Roman"/>
          <w:noProof/>
          <w:sz w:val="24"/>
          <w:szCs w:val="24"/>
        </w:rPr>
        <w:lastRenderedPageBreak/>
        <w:t>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Individuals recaptured by OTP personnel were outfitted with an additional tag following procedures similar to their initial capture. For each individual, the location of capture (DAR statistical reporting grid), length at tagging, and date of capture were recorded.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r>
        <w:rPr>
          <w:rFonts w:ascii="Times New Roman" w:hAnsi="Times New Roman" w:cs="Times New Roman"/>
          <w:i/>
          <w:sz w:val="24"/>
          <w:szCs w:val="24"/>
        </w:rPr>
        <w:t xml:space="preserve"> Management</w:t>
      </w:r>
    </w:p>
    <w:p w14:paraId="3EFA0D84" w14:textId="329E3C0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 xml:space="preserve">species of interest, if no recapture was reported, or if there was no record of the tag identification number. </w:t>
      </w:r>
      <w:commentRangeStart w:id="34"/>
      <w:commentRangeStart w:id="35"/>
      <w:r w:rsidRPr="00046C8F">
        <w:rPr>
          <w:rFonts w:ascii="Times New Roman" w:hAnsi="Times New Roman" w:cs="Times New Roman"/>
          <w:sz w:val="24"/>
          <w:szCs w:val="24"/>
        </w:rPr>
        <w:t xml:space="preserve">Fork lengths for the remaining fish recorded at tagging and recapture were linearly transformed from inches to centimeters prior to model fitting. </w:t>
      </w:r>
      <w:commentRangeEnd w:id="34"/>
      <w:r w:rsidR="00A7367F">
        <w:rPr>
          <w:rStyle w:val="CommentReference"/>
        </w:rPr>
        <w:commentReference w:id="34"/>
      </w:r>
      <w:commentRangeEnd w:id="35"/>
      <w:r w:rsidR="00674FE7">
        <w:rPr>
          <w:rStyle w:val="CommentReference"/>
        </w:rPr>
        <w:commentReference w:id="35"/>
      </w:r>
      <w:r w:rsidRPr="00046C8F">
        <w:rPr>
          <w:rFonts w:ascii="Times New Roman" w:hAnsi="Times New Roman" w:cs="Times New Roman"/>
          <w:sz w:val="24"/>
          <w:szCs w:val="24"/>
        </w:rPr>
        <w:t>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sidR="00E84DA7">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commentRangeStart w:id="36"/>
      <w:commentRangeStart w:id="37"/>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commentRangeEnd w:id="36"/>
      <w:r w:rsidR="00A7367F">
        <w:rPr>
          <w:rStyle w:val="CommentReference"/>
        </w:rPr>
        <w:commentReference w:id="36"/>
      </w:r>
      <w:commentRangeEnd w:id="37"/>
      <w:r w:rsidR="00674FE7">
        <w:rPr>
          <w:rStyle w:val="CommentReference"/>
        </w:rPr>
        <w:commentReference w:id="37"/>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Bertalanffy </w:t>
      </w:r>
      <w:r w:rsidRPr="00046C8F">
        <w:rPr>
          <w:rFonts w:ascii="Times New Roman" w:hAnsi="Times New Roman" w:cs="Times New Roman"/>
          <w:sz w:val="24"/>
          <w:szCs w:val="24"/>
        </w:rPr>
        <w:lastRenderedPageBreak/>
        <w:t>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6A63A526"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w:t>
      </w:r>
      <w:ins w:id="38" w:author="Microsoft Office User" w:date="2019-05-30T13:04:00Z">
        <w:r w:rsidR="00A1180A">
          <w:rPr>
            <w:rFonts w:ascii="Times New Roman" w:hAnsi="Times New Roman" w:cs="Times New Roman"/>
            <w:sz w:val="24"/>
            <w:szCs w:val="24"/>
            <w:lang w:val="haw-US"/>
          </w:rPr>
          <w:t>i</w:t>
        </w:r>
        <w:proofErr w:type="spellStart"/>
        <w:r w:rsidR="00A1180A" w:rsidRPr="00046C8F">
          <w:rPr>
            <w:rFonts w:ascii="Times New Roman" w:hAnsi="Times New Roman" w:cs="Times New Roman"/>
            <w:sz w:val="24"/>
            <w:szCs w:val="24"/>
          </w:rPr>
          <w:t>ndividual</w:t>
        </w:r>
        <w:proofErr w:type="spellEnd"/>
        <w:r w:rsidR="00A1180A"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384C67FC" w14:textId="17C6D94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r>
        <w:rPr>
          <w:rFonts w:ascii="Times New Roman" w:hAnsi="Times New Roman" w:cs="Times New Roman"/>
          <w:sz w:val="24"/>
          <w:szCs w:val="24"/>
        </w:rPr>
        <w:t>d</w:t>
      </w:r>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t>
      </w:r>
      <w:commentRangeStart w:id="39"/>
      <w:commentRangeStart w:id="40"/>
      <w:r w:rsidRPr="00046C8F">
        <w:rPr>
          <w:rFonts w:ascii="Times New Roman" w:hAnsi="Times New Roman" w:cs="Times New Roman"/>
          <w:sz w:val="24"/>
          <w:szCs w:val="24"/>
        </w:rPr>
        <w:t xml:space="preserve">The term “fixed” in this context does not imply a user-specified constant value, but instead refers to the value that is estimated by the Bayesian modeling approach from a single distribution used to represent the mean growth process across all individuals. </w:t>
      </w:r>
      <w:commentRangeEnd w:id="39"/>
      <w:r w:rsidR="00671515">
        <w:rPr>
          <w:rStyle w:val="CommentReference"/>
        </w:rPr>
        <w:commentReference w:id="39"/>
      </w:r>
      <w:commentRangeEnd w:id="40"/>
      <w:r w:rsidR="00005466">
        <w:rPr>
          <w:rStyle w:val="CommentReference"/>
        </w:rPr>
        <w:commentReference w:id="40"/>
      </w:r>
      <w:r w:rsidRPr="00046C8F">
        <w:rPr>
          <w:rFonts w:ascii="Times New Roman" w:hAnsi="Times New Roman" w:cs="Times New Roman"/>
          <w:sz w:val="24"/>
          <w:szCs w:val="24"/>
        </w:rPr>
        <w:t xml:space="preserve">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commentRangeStart w:id="41"/>
      <w:r w:rsidRPr="00046C8F">
        <w:rPr>
          <w:rFonts w:ascii="Times New Roman" w:hAnsi="Times New Roman" w:cs="Times New Roman"/>
          <w:sz w:val="24"/>
          <w:szCs w:val="24"/>
        </w:rPr>
        <w:t>but with the added feature of estimating ages at initial tagging</w:t>
      </w:r>
      <w:commentRangeEnd w:id="41"/>
      <w:r w:rsidR="00656313">
        <w:rPr>
          <w:rStyle w:val="CommentReference"/>
        </w:rPr>
        <w:commentReference w:id="41"/>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erm represents a significant improvement over prior methods by modeling growth as a function of age, rather than observed length, allowing growth </w:t>
      </w:r>
      <w:r w:rsidRPr="00046C8F">
        <w:rPr>
          <w:rFonts w:ascii="Times New Roman" w:hAnsi="Times New Roman" w:cs="Times New Roman"/>
          <w:sz w:val="24"/>
          <w:szCs w:val="24"/>
        </w:rPr>
        <w:lastRenderedPageBreak/>
        <w:t>parameters to be compared</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96FFEA3" w14:textId="77777777" w:rsidR="00745419" w:rsidRDefault="008C372D" w:rsidP="008C372D">
      <w:pPr>
        <w:spacing w:line="480" w:lineRule="auto"/>
        <w:rPr>
          <w:ins w:id="42" w:author="Stephen Scherrer" w:date="2019-06-14T09:28:00Z"/>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663E102D" w14:textId="522CC524" w:rsidR="008C372D" w:rsidRPr="00046C8F" w:rsidRDefault="00DE6A50" w:rsidP="008C372D">
      <w:pPr>
        <w:spacing w:line="480" w:lineRule="auto"/>
        <w:rPr>
          <w:rFonts w:ascii="Times New Roman" w:hAnsi="Times New Roman" w:cs="Times New Roman"/>
          <w:sz w:val="24"/>
          <w:szCs w:val="24"/>
        </w:rPr>
      </w:pPr>
      <w:ins w:id="43" w:author="Stephen Scherrer" w:date="2019-06-14T09:43:00Z">
        <w:r>
          <w:rPr>
            <w:rFonts w:ascii="Times New Roman" w:hAnsi="Times New Roman" w:cs="Times New Roman"/>
            <w:sz w:val="24"/>
            <w:szCs w:val="24"/>
          </w:rPr>
          <w:tab/>
        </w:r>
      </w:ins>
      <w:del w:id="44" w:author="Stephen Scherrer" w:date="2019-06-14T09:28:00Z">
        <w:r w:rsidR="008C372D" w:rsidRPr="00046C8F" w:rsidDel="00745419">
          <w:rPr>
            <w:rFonts w:ascii="Times New Roman" w:hAnsi="Times New Roman" w:cs="Times New Roman"/>
            <w:sz w:val="24"/>
            <w:szCs w:val="24"/>
          </w:rPr>
          <w:delText xml:space="preserve">The </w:delText>
        </w:r>
      </w:del>
      <w:ins w:id="45" w:author="Stephen Scherrer" w:date="2019-06-14T09:28:00Z">
        <w:r w:rsidR="00745419">
          <w:rPr>
            <w:rFonts w:ascii="Times New Roman" w:hAnsi="Times New Roman" w:cs="Times New Roman"/>
            <w:sz w:val="24"/>
            <w:szCs w:val="24"/>
          </w:rPr>
          <w:t xml:space="preserve">The fit of each model was assessed by calculating </w:t>
        </w:r>
      </w:ins>
      <w:ins w:id="46" w:author="Stephen Scherrer" w:date="2019-06-14T09:29:00Z">
        <w:r w:rsidR="00745419">
          <w:rPr>
            <w:rFonts w:ascii="Times New Roman" w:hAnsi="Times New Roman" w:cs="Times New Roman"/>
            <w:sz w:val="24"/>
            <w:szCs w:val="24"/>
          </w:rPr>
          <w:t>its</w:t>
        </w:r>
      </w:ins>
      <w:ins w:id="47" w:author="Stephen Scherrer" w:date="2019-06-14T09:28:00Z">
        <w:r w:rsidR="00745419">
          <w:rPr>
            <w:rFonts w:ascii="Times New Roman" w:hAnsi="Times New Roman" w:cs="Times New Roman"/>
            <w:sz w:val="24"/>
            <w:szCs w:val="24"/>
          </w:rPr>
          <w:t xml:space="preserve"> Bayesian p-value</w:t>
        </w:r>
      </w:ins>
      <w:ins w:id="48" w:author="Stephen Scherrer" w:date="2019-06-14T09:29:00Z">
        <w:r w:rsidR="00745419">
          <w:rPr>
            <w:rFonts w:ascii="Times New Roman" w:hAnsi="Times New Roman" w:cs="Times New Roman"/>
            <w:sz w:val="24"/>
            <w:szCs w:val="24"/>
          </w:rPr>
          <w:t xml:space="preserve"> </w:t>
        </w:r>
      </w:ins>
      <w:ins w:id="49" w:author="Stephen Scherrer" w:date="2019-06-14T09:30:00Z">
        <w:r w:rsidR="00745419">
          <w:rPr>
            <w:rFonts w:ascii="Times New Roman" w:hAnsi="Times New Roman" w:cs="Times New Roman"/>
            <w:sz w:val="24"/>
            <w:szCs w:val="24"/>
          </w:rPr>
          <w:t>(</w:t>
        </w:r>
        <w:proofErr w:type="spellStart"/>
        <w:r w:rsidR="00745419">
          <w:rPr>
            <w:rFonts w:ascii="Times New Roman" w:hAnsi="Times New Roman" w:cs="Times New Roman"/>
            <w:sz w:val="24"/>
            <w:szCs w:val="24"/>
          </w:rPr>
          <w:t>p</w:t>
        </w:r>
        <w:r w:rsidR="00745419">
          <w:rPr>
            <w:rFonts w:ascii="Times New Roman" w:hAnsi="Times New Roman" w:cs="Times New Roman"/>
            <w:sz w:val="24"/>
            <w:szCs w:val="24"/>
            <w:vertAlign w:val="subscript"/>
          </w:rPr>
          <w:t>B</w:t>
        </w:r>
        <w:proofErr w:type="spellEnd"/>
        <w:r w:rsidR="00745419">
          <w:rPr>
            <w:rFonts w:ascii="Times New Roman" w:hAnsi="Times New Roman" w:cs="Times New Roman"/>
            <w:sz w:val="24"/>
            <w:szCs w:val="24"/>
          </w:rPr>
          <w:t>)</w:t>
        </w:r>
      </w:ins>
      <w:ins w:id="50" w:author="Stephen Scherrer" w:date="2019-06-14T09:44:00Z">
        <w:r>
          <w:rPr>
            <w:rFonts w:ascii="Times New Roman" w:hAnsi="Times New Roman" w:cs="Times New Roman"/>
            <w:sz w:val="24"/>
            <w:szCs w:val="24"/>
          </w:rPr>
          <w:t xml:space="preserve"> </w:t>
        </w:r>
      </w:ins>
      <w:ins w:id="51" w:author="Stephen Scherrer" w:date="2019-06-14T09:45:00Z">
        <w:r>
          <w:rPr>
            <w:rFonts w:ascii="Times New Roman" w:hAnsi="Times New Roman" w:cs="Times New Roman"/>
            <w:sz w:val="24"/>
            <w:szCs w:val="24"/>
          </w:rPr>
          <w:t xml:space="preserve">from the posterior predictive distribution </w:t>
        </w:r>
      </w:ins>
      <w:ins w:id="52" w:author="Stephen Scherrer" w:date="2019-06-14T09:44:00Z">
        <w:r>
          <w:rPr>
            <w:rFonts w:ascii="Times New Roman" w:hAnsi="Times New Roman" w:cs="Times New Roman"/>
            <w:sz w:val="24"/>
            <w:szCs w:val="24"/>
          </w:rPr>
          <w:t xml:space="preserve">and the </w:t>
        </w:r>
      </w:ins>
      <w:ins w:id="53" w:author="Stephen Scherrer" w:date="2019-06-14T09:46:00Z">
        <w:r>
          <w:rPr>
            <w:rFonts w:ascii="Times New Roman" w:hAnsi="Times New Roman" w:cs="Times New Roman"/>
            <w:sz w:val="24"/>
            <w:szCs w:val="24"/>
          </w:rPr>
          <w:t xml:space="preserve">best </w:t>
        </w:r>
      </w:ins>
      <w:ins w:id="54" w:author="Stephen Scherrer" w:date="2019-06-14T09:44:00Z">
        <w:r>
          <w:rPr>
            <w:rFonts w:ascii="Times New Roman" w:hAnsi="Times New Roman" w:cs="Times New Roman"/>
            <w:sz w:val="24"/>
            <w:szCs w:val="24"/>
          </w:rPr>
          <w:t xml:space="preserve">model was selected </w:t>
        </w:r>
      </w:ins>
      <w:ins w:id="55" w:author="Stephen Scherrer" w:date="2019-06-14T09:47:00Z">
        <w:r w:rsidR="009F33D7">
          <w:rPr>
            <w:rFonts w:ascii="Times New Roman" w:hAnsi="Times New Roman" w:cs="Times New Roman"/>
            <w:sz w:val="24"/>
            <w:szCs w:val="24"/>
          </w:rPr>
          <w:t>using the</w:t>
        </w:r>
      </w:ins>
      <w:ins w:id="56" w:author="Stephen Scherrer" w:date="2019-06-14T09:44:00Z">
        <w:r>
          <w:rPr>
            <w:rFonts w:ascii="Times New Roman" w:hAnsi="Times New Roman" w:cs="Times New Roman"/>
            <w:sz w:val="24"/>
            <w:szCs w:val="24"/>
          </w:rPr>
          <w:t xml:space="preserve"> DIC</w:t>
        </w:r>
      </w:ins>
      <w:ins w:id="57" w:author="Stephen Scherrer" w:date="2019-06-14T09:47:00Z">
        <w:r w:rsidR="009F33D7">
          <w:rPr>
            <w:rFonts w:ascii="Times New Roman" w:hAnsi="Times New Roman" w:cs="Times New Roman"/>
            <w:sz w:val="24"/>
            <w:szCs w:val="24"/>
          </w:rPr>
          <w:t xml:space="preserve"> criterion</w:t>
        </w:r>
      </w:ins>
      <w:ins w:id="58" w:author="Stephen Scherrer" w:date="2019-06-14T09:29:00Z">
        <w:r w:rsidR="00745419">
          <w:rPr>
            <w:rFonts w:ascii="Times New Roman" w:hAnsi="Times New Roman" w:cs="Times New Roman"/>
            <w:sz w:val="24"/>
            <w:szCs w:val="24"/>
          </w:rPr>
          <w:t xml:space="preserve">. </w:t>
        </w:r>
      </w:ins>
      <w:ins w:id="59" w:author="Stephen Scherrer" w:date="2019-06-14T09:30:00Z">
        <w:r w:rsidR="00745419">
          <w:rPr>
            <w:rFonts w:ascii="Times New Roman" w:hAnsi="Times New Roman" w:cs="Times New Roman"/>
            <w:sz w:val="24"/>
            <w:szCs w:val="24"/>
          </w:rPr>
          <w:t>Bayesian p-values</w:t>
        </w:r>
      </w:ins>
      <w:ins w:id="60" w:author="Stephen Scherrer" w:date="2019-06-14T09:33:00Z">
        <w:r w:rsidR="00745419">
          <w:rPr>
            <w:rFonts w:ascii="Times New Roman" w:hAnsi="Times New Roman" w:cs="Times New Roman"/>
            <w:sz w:val="24"/>
            <w:szCs w:val="24"/>
          </w:rPr>
          <w:t xml:space="preserve"> </w:t>
        </w:r>
      </w:ins>
      <w:ins w:id="61" w:author="Stephen Scherrer" w:date="2019-06-14T09:37:00Z">
        <w:r>
          <w:rPr>
            <w:rFonts w:ascii="Times New Roman" w:hAnsi="Times New Roman" w:cs="Times New Roman"/>
            <w:sz w:val="24"/>
            <w:szCs w:val="24"/>
          </w:rPr>
          <w:t>were of</w:t>
        </w:r>
      </w:ins>
      <w:ins w:id="62" w:author="Stephen Scherrer" w:date="2019-06-14T09:34:00Z">
        <w:r w:rsidR="00745419">
          <w:rPr>
            <w:rFonts w:ascii="Times New Roman" w:hAnsi="Times New Roman" w:cs="Times New Roman"/>
            <w:sz w:val="24"/>
            <w:szCs w:val="24"/>
          </w:rPr>
          <w:t xml:space="preserve"> </w:t>
        </w:r>
      </w:ins>
      <w:ins w:id="63" w:author="Stephen Scherrer" w:date="2019-06-14T09:38:00Z">
        <w:r>
          <w:rPr>
            <w:rFonts w:ascii="Times New Roman" w:hAnsi="Times New Roman" w:cs="Times New Roman"/>
            <w:sz w:val="24"/>
            <w:szCs w:val="24"/>
          </w:rPr>
          <w:t>data</w:t>
        </w:r>
      </w:ins>
      <w:ins w:id="64" w:author="Stephen Scherrer" w:date="2019-06-14T09:34:00Z">
        <w:r w:rsidR="00745419">
          <w:rPr>
            <w:rFonts w:ascii="Times New Roman" w:hAnsi="Times New Roman" w:cs="Times New Roman"/>
            <w:sz w:val="24"/>
            <w:szCs w:val="24"/>
          </w:rPr>
          <w:t xml:space="preserve"> simulated from model parameters </w:t>
        </w:r>
      </w:ins>
      <w:ins w:id="65" w:author="Stephen Scherrer" w:date="2019-06-14T09:38:00Z">
        <w:r>
          <w:rPr>
            <w:rFonts w:ascii="Times New Roman" w:hAnsi="Times New Roman" w:cs="Times New Roman"/>
            <w:sz w:val="24"/>
            <w:szCs w:val="24"/>
          </w:rPr>
          <w:t>and test whether simulated data is</w:t>
        </w:r>
      </w:ins>
      <w:ins w:id="66" w:author="Stephen Scherrer" w:date="2019-06-14T09:34:00Z">
        <w:r w:rsidR="00745419">
          <w:rPr>
            <w:rFonts w:ascii="Times New Roman" w:hAnsi="Times New Roman" w:cs="Times New Roman"/>
            <w:sz w:val="24"/>
            <w:szCs w:val="24"/>
          </w:rPr>
          <w:t xml:space="preserve"> </w:t>
        </w:r>
      </w:ins>
      <w:ins w:id="67" w:author="Stephen Scherrer" w:date="2019-06-14T09:35:00Z">
        <w:r w:rsidR="00745419">
          <w:rPr>
            <w:rFonts w:ascii="Times New Roman" w:hAnsi="Times New Roman" w:cs="Times New Roman"/>
            <w:sz w:val="24"/>
            <w:szCs w:val="24"/>
          </w:rPr>
          <w:t>more extreme than the observed data.</w:t>
        </w:r>
      </w:ins>
      <w:ins w:id="68" w:author="Stephen Scherrer" w:date="2019-06-14T09:34:00Z">
        <w:r w:rsidR="00745419">
          <w:rPr>
            <w:rFonts w:ascii="Times New Roman" w:hAnsi="Times New Roman" w:cs="Times New Roman"/>
            <w:sz w:val="24"/>
            <w:szCs w:val="24"/>
          </w:rPr>
          <w:t xml:space="preserve"> </w:t>
        </w:r>
      </w:ins>
      <w:ins w:id="69" w:author="Stephen Scherrer" w:date="2019-06-14T09:38:00Z">
        <w:r>
          <w:rPr>
            <w:rFonts w:ascii="Times New Roman" w:hAnsi="Times New Roman" w:cs="Times New Roman"/>
            <w:sz w:val="24"/>
            <w:szCs w:val="24"/>
          </w:rPr>
          <w:t xml:space="preserve">Bayesian P-values </w:t>
        </w:r>
      </w:ins>
      <w:ins w:id="70" w:author="Stephen Scherrer" w:date="2019-06-14T09:39:00Z">
        <w:r>
          <w:rPr>
            <w:rFonts w:ascii="Times New Roman" w:hAnsi="Times New Roman" w:cs="Times New Roman"/>
            <w:sz w:val="24"/>
            <w:szCs w:val="24"/>
          </w:rPr>
          <w:t xml:space="preserve">approaching 0.5 indicate the model is a good fit to the data, while extreme Bayesian p-values </w:t>
        </w:r>
      </w:ins>
      <w:ins w:id="71" w:author="Stephen Scherrer" w:date="2019-06-14T09:40:00Z">
        <w:r>
          <w:rPr>
            <w:rFonts w:ascii="Times New Roman" w:hAnsi="Times New Roman" w:cs="Times New Roman"/>
            <w:sz w:val="24"/>
            <w:szCs w:val="24"/>
          </w:rPr>
          <w:t>near 0 or 1 indicate that a given model does not adequately represent the data</w:t>
        </w:r>
      </w:ins>
      <w:ins w:id="72" w:author="Stephen Scherrer" w:date="2019-06-14T09:47:00Z">
        <w:r w:rsidR="009F33D7">
          <w:rPr>
            <w:rFonts w:ascii="Times New Roman" w:hAnsi="Times New Roman" w:cs="Times New Roman"/>
            <w:sz w:val="24"/>
            <w:szCs w:val="24"/>
          </w:rPr>
          <w:t xml:space="preserve"> </w:t>
        </w:r>
      </w:ins>
      <w:ins w:id="73" w:author="Stephen Scherrer" w:date="2019-06-14T09:51:00Z">
        <w:r w:rsidR="009F33D7">
          <w:rPr>
            <w:rFonts w:ascii="Times New Roman" w:hAnsi="Times New Roman" w:cs="Times New Roman"/>
            <w:sz w:val="24"/>
            <w:szCs w:val="24"/>
          </w:rPr>
          <w:fldChar w:fldCharType="begin" w:fldLock="1"/>
        </w:r>
      </w:ins>
      <w:r w:rsidR="009F33D7">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operties":{"noteIndex":0},"schema":"https://github.com/citation-style-language/schema/raw/master/csl-citation.json"}</w:instrText>
      </w:r>
      <w:r w:rsidR="009F33D7">
        <w:rPr>
          <w:rFonts w:ascii="Times New Roman" w:hAnsi="Times New Roman" w:cs="Times New Roman"/>
          <w:sz w:val="24"/>
          <w:szCs w:val="24"/>
        </w:rPr>
        <w:fldChar w:fldCharType="separate"/>
      </w:r>
      <w:r w:rsidR="009F33D7" w:rsidRPr="009F33D7">
        <w:rPr>
          <w:rFonts w:ascii="Times New Roman" w:hAnsi="Times New Roman" w:cs="Times New Roman"/>
          <w:noProof/>
          <w:sz w:val="24"/>
          <w:szCs w:val="24"/>
        </w:rPr>
        <w:t>(Meng 1994)</w:t>
      </w:r>
      <w:ins w:id="74" w:author="Stephen Scherrer" w:date="2019-06-14T09:51:00Z">
        <w:r w:rsidR="009F33D7">
          <w:rPr>
            <w:rFonts w:ascii="Times New Roman" w:hAnsi="Times New Roman" w:cs="Times New Roman"/>
            <w:sz w:val="24"/>
            <w:szCs w:val="24"/>
          </w:rPr>
          <w:fldChar w:fldCharType="end"/>
        </w:r>
      </w:ins>
      <w:ins w:id="75" w:author="Stephen Scherrer" w:date="2019-06-14T09:40:00Z">
        <w:r>
          <w:rPr>
            <w:rFonts w:ascii="Times New Roman" w:hAnsi="Times New Roman" w:cs="Times New Roman"/>
            <w:sz w:val="24"/>
            <w:szCs w:val="24"/>
          </w:rPr>
          <w:t xml:space="preserve">. </w:t>
        </w:r>
      </w:ins>
      <w:ins w:id="76" w:author="Stephen Scherrer" w:date="2019-06-14T09:39:00Z">
        <w:r>
          <w:rPr>
            <w:rFonts w:ascii="Times New Roman" w:hAnsi="Times New Roman" w:cs="Times New Roman"/>
            <w:sz w:val="24"/>
            <w:szCs w:val="24"/>
          </w:rPr>
          <w:t>C</w:t>
        </w:r>
      </w:ins>
      <w:del w:id="77" w:author="Stephen Scherrer" w:date="2019-06-14T09:39:00Z">
        <w:r w:rsidR="008C372D" w:rsidRPr="00046C8F" w:rsidDel="00DE6A50">
          <w:rPr>
            <w:rFonts w:ascii="Times New Roman" w:hAnsi="Times New Roman" w:cs="Times New Roman"/>
            <w:sz w:val="24"/>
            <w:szCs w:val="24"/>
          </w:rPr>
          <w:delText>c</w:delText>
        </w:r>
      </w:del>
      <w:r w:rsidR="008C372D" w:rsidRPr="00046C8F">
        <w:rPr>
          <w:rFonts w:ascii="Times New Roman" w:hAnsi="Times New Roman" w:cs="Times New Roman"/>
          <w:sz w:val="24"/>
          <w:szCs w:val="24"/>
        </w:rPr>
        <w:t>omparison</w:t>
      </w:r>
      <w:ins w:id="78" w:author="Stephen Scherrer" w:date="2019-06-14T09:39:00Z">
        <w:r>
          <w:rPr>
            <w:rFonts w:ascii="Times New Roman" w:hAnsi="Times New Roman" w:cs="Times New Roman"/>
            <w:sz w:val="24"/>
            <w:szCs w:val="24"/>
          </w:rPr>
          <w:t xml:space="preserve"> between</w:t>
        </w:r>
      </w:ins>
      <w:del w:id="79" w:author="Stephen Scherrer" w:date="2019-06-14T09:39:00Z">
        <w:r w:rsidR="008C372D" w:rsidRPr="00046C8F" w:rsidDel="00DE6A50">
          <w:rPr>
            <w:rFonts w:ascii="Times New Roman" w:hAnsi="Times New Roman" w:cs="Times New Roman"/>
            <w:sz w:val="24"/>
            <w:szCs w:val="24"/>
          </w:rPr>
          <w:delText>s of</w:delText>
        </w:r>
      </w:del>
      <w:r w:rsidR="008C372D" w:rsidRPr="00046C8F">
        <w:rPr>
          <w:rFonts w:ascii="Times New Roman" w:hAnsi="Times New Roman" w:cs="Times New Roman"/>
          <w:sz w:val="24"/>
          <w:szCs w:val="24"/>
        </w:rPr>
        <w:t xml:space="preserve"> </w:t>
      </w:r>
      <w:ins w:id="80" w:author="Stephen Scherrer" w:date="2019-06-14T09:39:00Z">
        <w:r>
          <w:rPr>
            <w:rFonts w:ascii="Times New Roman" w:hAnsi="Times New Roman" w:cs="Times New Roman"/>
            <w:sz w:val="24"/>
            <w:szCs w:val="24"/>
          </w:rPr>
          <w:t>m</w:t>
        </w:r>
      </w:ins>
      <w:del w:id="81" w:author="Stephen Scherrer" w:date="2019-06-14T09:39:00Z">
        <w:r w:rsidR="008C372D" w:rsidRPr="00046C8F" w:rsidDel="00DE6A50">
          <w:rPr>
            <w:rFonts w:ascii="Times New Roman" w:hAnsi="Times New Roman" w:cs="Times New Roman"/>
            <w:sz w:val="24"/>
            <w:szCs w:val="24"/>
          </w:rPr>
          <w:delText>M</w:delText>
        </w:r>
      </w:del>
      <w:r w:rsidR="008C372D" w:rsidRPr="00046C8F">
        <w:rPr>
          <w:rFonts w:ascii="Times New Roman" w:hAnsi="Times New Roman" w:cs="Times New Roman"/>
          <w:sz w:val="24"/>
          <w:szCs w:val="24"/>
        </w:rPr>
        <w:t xml:space="preserve">odels 1-4 </w:t>
      </w:r>
      <w:r w:rsidR="008C372D" w:rsidRPr="00046C8F">
        <w:rPr>
          <w:rFonts w:ascii="Times New Roman" w:hAnsi="Times New Roman" w:cs="Times New Roman"/>
          <w:sz w:val="24"/>
          <w:szCs w:val="24"/>
        </w:rPr>
        <w:lastRenderedPageBreak/>
        <w:t xml:space="preserve">were accomplished </w:t>
      </w:r>
      <w:del w:id="82" w:author="Stephen Scherrer" w:date="2019-06-14T09:54:00Z">
        <w:r w:rsidR="008C372D" w:rsidRPr="00046C8F" w:rsidDel="009F33D7">
          <w:rPr>
            <w:rFonts w:ascii="Times New Roman" w:hAnsi="Times New Roman" w:cs="Times New Roman"/>
            <w:sz w:val="24"/>
            <w:szCs w:val="24"/>
          </w:rPr>
          <w:delText xml:space="preserve">by </w:delText>
        </w:r>
      </w:del>
      <w:ins w:id="83" w:author="Stephen Scherrer" w:date="2019-06-14T09:54:00Z">
        <w:r w:rsidR="009F33D7">
          <w:rPr>
            <w:rFonts w:ascii="Times New Roman" w:hAnsi="Times New Roman" w:cs="Times New Roman"/>
            <w:sz w:val="24"/>
            <w:szCs w:val="24"/>
          </w:rPr>
          <w:t>using</w:t>
        </w:r>
      </w:ins>
      <w:ins w:id="84" w:author="Stephen Scherrer" w:date="2019-06-12T13:06:00Z">
        <w:r w:rsidR="00CA42A7">
          <w:rPr>
            <w:rFonts w:ascii="Times New Roman" w:hAnsi="Times New Roman" w:cs="Times New Roman"/>
            <w:sz w:val="24"/>
            <w:szCs w:val="24"/>
          </w:rPr>
          <w:t xml:space="preserve"> DIC</w:t>
        </w:r>
      </w:ins>
      <w:ins w:id="85" w:author="Stephen Scherrer" w:date="2019-06-14T09:31:00Z">
        <w:r w:rsidR="00745419">
          <w:rPr>
            <w:rFonts w:ascii="Times New Roman" w:hAnsi="Times New Roman" w:cs="Times New Roman"/>
            <w:sz w:val="24"/>
            <w:szCs w:val="24"/>
          </w:rPr>
          <w:t xml:space="preserve">. </w:t>
        </w:r>
      </w:ins>
      <w:ins w:id="86" w:author="Stephen Scherrer" w:date="2019-06-14T09:32:00Z">
        <w:r w:rsidR="00745419">
          <w:rPr>
            <w:rFonts w:ascii="Times New Roman" w:hAnsi="Times New Roman" w:cs="Times New Roman"/>
            <w:sz w:val="24"/>
            <w:szCs w:val="24"/>
          </w:rPr>
          <w:t xml:space="preserve">The </w:t>
        </w:r>
      </w:ins>
      <w:ins w:id="87" w:author="Stephen Scherrer" w:date="2019-06-14T09:33:00Z">
        <w:r w:rsidR="00745419">
          <w:rPr>
            <w:rFonts w:ascii="Times New Roman" w:hAnsi="Times New Roman" w:cs="Times New Roman"/>
            <w:sz w:val="24"/>
            <w:szCs w:val="24"/>
          </w:rPr>
          <w:t xml:space="preserve">model with the </w:t>
        </w:r>
      </w:ins>
      <w:ins w:id="88" w:author="Stephen Scherrer" w:date="2019-06-14T09:32:00Z">
        <w:r w:rsidR="00745419">
          <w:rPr>
            <w:rFonts w:ascii="Times New Roman" w:hAnsi="Times New Roman" w:cs="Times New Roman"/>
            <w:sz w:val="24"/>
            <w:szCs w:val="24"/>
          </w:rPr>
          <w:t>lowest DIC va</w:t>
        </w:r>
      </w:ins>
      <w:ins w:id="89" w:author="Stephen Scherrer" w:date="2019-06-14T09:33:00Z">
        <w:r w:rsidR="00745419">
          <w:rPr>
            <w:rFonts w:ascii="Times New Roman" w:hAnsi="Times New Roman" w:cs="Times New Roman"/>
            <w:sz w:val="24"/>
            <w:szCs w:val="24"/>
          </w:rPr>
          <w:t xml:space="preserve">lue </w:t>
        </w:r>
      </w:ins>
      <w:del w:id="90" w:author="Stephen Scherrer" w:date="2019-06-14T09:31:00Z">
        <w:r w:rsidR="008C372D" w:rsidRPr="00046C8F" w:rsidDel="00745419">
          <w:rPr>
            <w:rFonts w:ascii="Times New Roman" w:hAnsi="Times New Roman" w:cs="Times New Roman"/>
            <w:sz w:val="24"/>
            <w:szCs w:val="24"/>
          </w:rPr>
          <w:delText xml:space="preserve">examining the coefficients of variation of the von Bertalanffy growth parameters </w:delText>
        </w:r>
        <m:oMath>
          <m:r>
            <w:rPr>
              <w:rFonts w:ascii="Cambria Math" w:hAnsi="Cambria Math" w:cs="Times New Roman"/>
              <w:sz w:val="24"/>
              <w:szCs w:val="24"/>
            </w:rPr>
            <m:t>K</m:t>
          </m:r>
        </m:oMath>
        <w:r w:rsidR="008C372D" w:rsidRPr="00046C8F" w:rsidDel="00745419">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372D" w:rsidRPr="00046C8F" w:rsidDel="00745419">
          <w:rPr>
            <w:rFonts w:ascii="Times New Roman" w:hAnsi="Times New Roman" w:cs="Times New Roman"/>
            <w:sz w:val="24"/>
            <w:szCs w:val="24"/>
          </w:rPr>
          <w:delTex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delText>
        </w:r>
      </w:del>
      <w:ins w:id="91" w:author="Stephen Scherrer" w:date="2019-06-14T09:55:00Z">
        <w:r w:rsidR="009F33D7">
          <w:rPr>
            <w:rFonts w:ascii="Times New Roman" w:hAnsi="Times New Roman" w:cs="Times New Roman"/>
            <w:sz w:val="24"/>
            <w:szCs w:val="24"/>
          </w:rPr>
          <w:t>was</w:t>
        </w:r>
      </w:ins>
      <w:ins w:id="92" w:author="Stephen Scherrer" w:date="2019-06-14T09:33:00Z">
        <w:r w:rsidR="00745419">
          <w:rPr>
            <w:rFonts w:ascii="Times New Roman" w:hAnsi="Times New Roman" w:cs="Times New Roman"/>
            <w:sz w:val="24"/>
            <w:szCs w:val="24"/>
          </w:rPr>
          <w:t xml:space="preserve"> the one that best fits the data </w:t>
        </w:r>
      </w:ins>
      <w:ins w:id="93" w:author="Stephen Scherrer" w:date="2019-06-14T09:55:00Z">
        <w:r w:rsidR="009F33D7">
          <w:rPr>
            <w:rFonts w:ascii="Times New Roman" w:hAnsi="Times New Roman" w:cs="Times New Roman"/>
            <w:sz w:val="24"/>
            <w:szCs w:val="24"/>
          </w:rPr>
          <w:t>with the fewest parameters</w:t>
        </w:r>
      </w:ins>
      <w:ins w:id="94" w:author="Stephen Scherrer" w:date="2019-06-14T09:33:00Z">
        <w:r w:rsidR="00745419">
          <w:rPr>
            <w:rFonts w:ascii="Times New Roman" w:hAnsi="Times New Roman" w:cs="Times New Roman"/>
            <w:sz w:val="24"/>
            <w:szCs w:val="24"/>
          </w:rPr>
          <w:t xml:space="preserve"> (CITE).</w:t>
        </w:r>
      </w:ins>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Maximum Likelihood Approach</w:t>
      </w:r>
    </w:p>
    <w:p w14:paraId="308A52B3" w14:textId="45B1904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commentRangeStart w:id="95"/>
      <w:commentRangeStart w:id="96"/>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w:t>
      </w:r>
      <w:commentRangeEnd w:id="95"/>
      <w:r w:rsidR="00295E6A">
        <w:rPr>
          <w:rStyle w:val="CommentReference"/>
        </w:rPr>
        <w:commentReference w:id="95"/>
      </w:r>
      <w:commentRangeEnd w:id="96"/>
      <w:r w:rsidR="0017421B">
        <w:rPr>
          <w:rStyle w:val="CommentReference"/>
        </w:rPr>
        <w:commentReference w:id="96"/>
      </w:r>
      <w:r w:rsidRPr="00046C8F">
        <w:rPr>
          <w:rFonts w:ascii="Times New Roman" w:hAnsi="Times New Roman" w:cs="Times New Roman"/>
          <w:sz w:val="24"/>
          <w:szCs w:val="24"/>
        </w:rPr>
        <w:t xml:space="preserve">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244E0C8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21C7F1C1" w:rsidR="008C372D" w:rsidRDefault="008C372D" w:rsidP="008C372D">
      <w:pPr>
        <w:spacing w:line="480" w:lineRule="auto"/>
        <w:ind w:firstLine="720"/>
        <w:rPr>
          <w:rFonts w:ascii="Times New Roman" w:hAnsi="Times New Roman" w:cs="Times New Roman"/>
          <w:sz w:val="24"/>
          <w:szCs w:val="24"/>
        </w:rPr>
      </w:pPr>
      <w:commentRangeStart w:id="97"/>
      <w:commentRangeStart w:id="98"/>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sidR="00B45510">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sidR="00B45510">
        <w:rPr>
          <w:rFonts w:ascii="Times New Roman" w:hAnsi="Times New Roman" w:cs="Times New Roman"/>
          <w:sz w:val="24"/>
          <w:szCs w:val="24"/>
        </w:rPr>
        <w:t xml:space="preserve">NWHI </w:t>
      </w:r>
      <w:r>
        <w:rPr>
          <w:rFonts w:ascii="Times New Roman" w:hAnsi="Times New Roman" w:cs="Times New Roman"/>
          <w:sz w:val="24"/>
          <w:szCs w:val="24"/>
        </w:rPr>
        <w:t xml:space="preserve">and our tagging data </w:t>
      </w:r>
      <w:r w:rsidR="00B45510">
        <w:rPr>
          <w:rFonts w:ascii="Times New Roman" w:hAnsi="Times New Roman" w:cs="Times New Roman"/>
          <w:sz w:val="24"/>
          <w:szCs w:val="24"/>
        </w:rPr>
        <w:t xml:space="preserve">exclusively </w:t>
      </w:r>
      <w:r>
        <w:rPr>
          <w:rFonts w:ascii="Times New Roman" w:hAnsi="Times New Roman" w:cs="Times New Roman"/>
          <w:sz w:val="24"/>
          <w:szCs w:val="24"/>
        </w:rPr>
        <w:t xml:space="preserve">from the </w:t>
      </w:r>
      <w:r w:rsidR="00B45510">
        <w:rPr>
          <w:rFonts w:ascii="Times New Roman" w:hAnsi="Times New Roman" w:cs="Times New Roman"/>
          <w:sz w:val="24"/>
          <w:szCs w:val="24"/>
        </w:rPr>
        <w:t>MHI</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w:t>
      </w:r>
      <w:commentRangeEnd w:id="97"/>
      <w:r w:rsidR="006D7BC4">
        <w:rPr>
          <w:rStyle w:val="CommentReference"/>
        </w:rPr>
        <w:commentReference w:id="97"/>
      </w:r>
      <w:commentRangeEnd w:id="98"/>
      <w:r w:rsidR="0017421B">
        <w:rPr>
          <w:rStyle w:val="CommentReference"/>
        </w:rPr>
        <w:commentReference w:id="98"/>
      </w:r>
      <w:r w:rsidRPr="00046C8F">
        <w:rPr>
          <w:rFonts w:ascii="Times New Roman" w:hAnsi="Times New Roman" w:cs="Times New Roman"/>
          <w:sz w:val="24"/>
          <w:szCs w:val="24"/>
        </w:rPr>
        <w:t>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w:t>
      </w:r>
      <w:proofErr w:type="gramStart"/>
      <w:r w:rsidRPr="00046C8F">
        <w:rPr>
          <w:rFonts w:ascii="Times New Roman" w:hAnsi="Times New Roman" w:cs="Times New Roman"/>
          <w:sz w:val="24"/>
          <w:szCs w:val="24"/>
        </w:rPr>
        <w:t>fish</w:t>
      </w:r>
      <w:proofErr w:type="gramEnd"/>
      <w:r w:rsidRPr="00046C8F">
        <w:rPr>
          <w:rFonts w:ascii="Times New Roman" w:hAnsi="Times New Roman" w:cs="Times New Roman"/>
          <w:sz w:val="24"/>
          <w:szCs w:val="24"/>
        </w:rPr>
        <w:t xml:space="preserve">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w:t>
      </w:r>
      <w:r w:rsidRPr="00046C8F">
        <w:rPr>
          <w:rFonts w:ascii="Times New Roman" w:hAnsi="Times New Roman" w:cs="Times New Roman"/>
          <w:sz w:val="24"/>
          <w:szCs w:val="24"/>
        </w:rPr>
        <w:lastRenderedPageBreak/>
        <w:t>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report</w:t>
      </w:r>
      <w:r>
        <w:rPr>
          <w:rFonts w:ascii="Times New Roman" w:hAnsi="Times New Roman" w:cs="Times New Roman"/>
          <w:sz w:val="24"/>
          <w:szCs w:val="24"/>
        </w:rPr>
        <w:t>ed</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15F6D88B"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w:t>
      </w:r>
      <w:commentRangeStart w:id="99"/>
      <w:commentRangeStart w:id="100"/>
      <w:r w:rsidRPr="00046C8F">
        <w:rPr>
          <w:rFonts w:ascii="Times New Roman" w:hAnsi="Times New Roman" w:cs="Times New Roman"/>
          <w:sz w:val="24"/>
          <w:szCs w:val="24"/>
        </w:rPr>
        <w:t xml:space="preserve"> between 3 and 19 months. </w:t>
      </w:r>
      <w:commentRangeEnd w:id="99"/>
      <w:r w:rsidR="005D2228">
        <w:rPr>
          <w:rStyle w:val="CommentReference"/>
        </w:rPr>
        <w:commentReference w:id="99"/>
      </w:r>
      <w:commentRangeEnd w:id="100"/>
      <w:r w:rsidR="00DD21B0">
        <w:rPr>
          <w:rStyle w:val="CommentReference"/>
        </w:rPr>
        <w:commentReference w:id="100"/>
      </w:r>
      <w:r w:rsidRPr="00046C8F">
        <w:rPr>
          <w:rFonts w:ascii="Times New Roman" w:hAnsi="Times New Roman" w:cs="Times New Roman"/>
          <w:sz w:val="24"/>
          <w:szCs w:val="24"/>
        </w:rPr>
        <w:t xml:space="preserve">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w:t>
      </w:r>
      <w:r w:rsidRPr="00046C8F">
        <w:rPr>
          <w:rFonts w:ascii="Times New Roman" w:hAnsi="Times New Roman" w:cs="Times New Roman"/>
          <w:sz w:val="24"/>
          <w:szCs w:val="24"/>
        </w:rPr>
        <w:lastRenderedPageBreak/>
        <w:t xml:space="preserve">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Direct Aging Data</w:t>
      </w:r>
    </w:p>
    <w:p w14:paraId="76BDAB1E" w14:textId="53D06C5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consisted of four previously reported length-at-age datasets from three studies. Age estimates for length at age data were obtained through analytical integration of otolith </w:t>
      </w:r>
      <w:del w:id="101" w:author="Stephen Scherrer" w:date="2019-06-12T14:43:00Z">
        <w:r w:rsidRPr="00046C8F" w:rsidDel="00683262">
          <w:rPr>
            <w:rFonts w:ascii="Times New Roman" w:hAnsi="Times New Roman" w:cs="Times New Roman"/>
            <w:sz w:val="24"/>
            <w:szCs w:val="24"/>
          </w:rPr>
          <w:delText xml:space="preserve">annuli </w:delText>
        </w:r>
      </w:del>
      <w:ins w:id="102" w:author="Stephen Scherrer" w:date="2019-06-12T14:43:00Z">
        <w:r w:rsidR="00683262">
          <w:rPr>
            <w:rFonts w:ascii="Times New Roman" w:hAnsi="Times New Roman" w:cs="Times New Roman"/>
            <w:sz w:val="24"/>
            <w:szCs w:val="24"/>
          </w:rPr>
          <w:t>band</w:t>
        </w:r>
      </w:ins>
      <w:ins w:id="103" w:author="Stephen Scherrer" w:date="2019-06-12T14:50:00Z">
        <w:r w:rsidR="00C02B02">
          <w:rPr>
            <w:rFonts w:ascii="Times New Roman" w:hAnsi="Times New Roman" w:cs="Times New Roman"/>
            <w:sz w:val="24"/>
            <w:szCs w:val="24"/>
          </w:rPr>
          <w:t xml:space="preserve">s </w:t>
        </w:r>
      </w:ins>
      <w:del w:id="104" w:author="Stephen Scherrer" w:date="2019-06-12T14:50:00Z">
        <w:r w:rsidRPr="00046C8F" w:rsidDel="00C02B02">
          <w:rPr>
            <w:rFonts w:ascii="Times New Roman" w:hAnsi="Times New Roman" w:cs="Times New Roman"/>
            <w:sz w:val="24"/>
            <w:szCs w:val="24"/>
          </w:rPr>
          <w:delText xml:space="preserve">width </w:delText>
        </w:r>
      </w:del>
      <w:r w:rsidRPr="00046C8F">
        <w:rPr>
          <w:rFonts w:ascii="Times New Roman" w:hAnsi="Times New Roman" w:cs="Times New Roman"/>
          <w:sz w:val="24"/>
          <w:szCs w:val="24"/>
        </w:rPr>
        <w:t xml:space="preserve">(Ralston and Miyamoto, 1983, n = 65), counts of otolith micro increments </w:t>
      </w:r>
      <w:commentRangeStart w:id="105"/>
      <w:commentRangeStart w:id="106"/>
      <w:r w:rsidRPr="00046C8F">
        <w:rPr>
          <w:rFonts w:ascii="Times New Roman" w:hAnsi="Times New Roman" w:cs="Times New Roman"/>
          <w:sz w:val="24"/>
          <w:szCs w:val="24"/>
        </w:rPr>
        <w:t>(</w:t>
      </w:r>
      <w:r w:rsidR="006B0F1A" w:rsidRPr="00046C8F">
        <w:rPr>
          <w:rFonts w:ascii="Times New Roman" w:hAnsi="Times New Roman" w:cs="Times New Roman"/>
          <w:sz w:val="24"/>
          <w:szCs w:val="24"/>
        </w:rPr>
        <w:t>De</w:t>
      </w:r>
      <w:r w:rsidR="006B0F1A">
        <w:rPr>
          <w:rFonts w:ascii="Times New Roman" w:hAnsi="Times New Roman" w:cs="Times New Roman"/>
          <w:sz w:val="24"/>
          <w:szCs w:val="24"/>
        </w:rPr>
        <w:t>M</w:t>
      </w:r>
      <w:r w:rsidR="006B0F1A" w:rsidRPr="00046C8F">
        <w:rPr>
          <w:rFonts w:ascii="Times New Roman" w:hAnsi="Times New Roman" w:cs="Times New Roman"/>
          <w:sz w:val="24"/>
          <w:szCs w:val="24"/>
        </w:rPr>
        <w:t xml:space="preserve">artini </w:t>
      </w:r>
      <w:r w:rsidRPr="00046C8F">
        <w:rPr>
          <w:rFonts w:ascii="Times New Roman" w:hAnsi="Times New Roman" w:cs="Times New Roman"/>
          <w:sz w:val="24"/>
          <w:szCs w:val="24"/>
        </w:rPr>
        <w:t xml:space="preserve">et al., </w:t>
      </w:r>
      <w:ins w:id="107" w:author="Stephen Scherrer" w:date="2019-06-12T12:16:00Z">
        <w:r w:rsidR="00DD21B0">
          <w:rPr>
            <w:rFonts w:ascii="Times New Roman" w:hAnsi="Times New Roman" w:cs="Times New Roman"/>
            <w:sz w:val="24"/>
            <w:szCs w:val="24"/>
          </w:rPr>
          <w:t>199</w:t>
        </w:r>
      </w:ins>
      <w:del w:id="108" w:author="Stephen Scherrer" w:date="2019-06-12T12:16:00Z">
        <w:r w:rsidRPr="00046C8F" w:rsidDel="00DD21B0">
          <w:rPr>
            <w:rFonts w:ascii="Times New Roman" w:hAnsi="Times New Roman" w:cs="Times New Roman"/>
            <w:sz w:val="24"/>
            <w:szCs w:val="24"/>
          </w:rPr>
          <w:delText>201</w:delText>
        </w:r>
      </w:del>
      <w:r w:rsidRPr="00046C8F">
        <w:rPr>
          <w:rFonts w:ascii="Times New Roman" w:hAnsi="Times New Roman" w:cs="Times New Roman"/>
          <w:sz w:val="24"/>
          <w:szCs w:val="24"/>
        </w:rPr>
        <w:t xml:space="preserve">4, n = 35), </w:t>
      </w:r>
      <w:commentRangeEnd w:id="105"/>
      <w:r w:rsidR="00651521">
        <w:rPr>
          <w:rStyle w:val="CommentReference"/>
        </w:rPr>
        <w:commentReference w:id="105"/>
      </w:r>
      <w:commentRangeEnd w:id="106"/>
      <w:r w:rsidR="00DD21B0">
        <w:rPr>
          <w:rStyle w:val="CommentReference"/>
        </w:rPr>
        <w:commentReference w:id="106"/>
      </w:r>
      <w:r w:rsidRPr="00046C8F">
        <w:rPr>
          <w:rFonts w:ascii="Times New Roman" w:hAnsi="Times New Roman" w:cs="Times New Roman"/>
          <w:sz w:val="24"/>
          <w:szCs w:val="24"/>
        </w:rPr>
        <w:t xml:space="preserve">comparison of bomb radiocarbon </w:t>
      </w:r>
      <w:r w:rsidR="006B0F1A">
        <w:rPr>
          <w:rFonts w:ascii="Times New Roman" w:hAnsi="Times New Roman" w:cs="Times New Roman"/>
          <w:sz w:val="24"/>
          <w:szCs w:val="24"/>
        </w:rPr>
        <w:t>(</w:t>
      </w:r>
      <w:r w:rsidR="006B0F1A">
        <w:rPr>
          <w:rFonts w:ascii="Times New Roman" w:hAnsi="Times New Roman" w:cs="Times New Roman"/>
          <w:sz w:val="24"/>
          <w:szCs w:val="24"/>
        </w:rPr>
        <w:sym w:font="Symbol" w:char="F044"/>
      </w:r>
      <w:r w:rsidR="006B0F1A" w:rsidRPr="005820A8">
        <w:rPr>
          <w:rFonts w:ascii="Times New Roman" w:hAnsi="Times New Roman" w:cs="Times New Roman"/>
          <w:sz w:val="24"/>
          <w:szCs w:val="24"/>
          <w:vertAlign w:val="superscript"/>
        </w:rPr>
        <w:t>14</w:t>
      </w:r>
      <w:r w:rsidR="006B0F1A" w:rsidRPr="00046C8F">
        <w:rPr>
          <w:rFonts w:ascii="Times New Roman" w:hAnsi="Times New Roman" w:cs="Times New Roman"/>
          <w:sz w:val="24"/>
          <w:szCs w:val="24"/>
        </w:rPr>
        <w:t>C</w:t>
      </w:r>
      <w:r w:rsidR="006B0F1A">
        <w:rPr>
          <w:rFonts w:ascii="Times New Roman" w:hAnsi="Times New Roman" w:cs="Times New Roman"/>
          <w:sz w:val="24"/>
          <w:szCs w:val="24"/>
        </w:rPr>
        <w:t xml:space="preserve">) </w:t>
      </w:r>
      <w:r w:rsidRPr="00046C8F">
        <w:rPr>
          <w:rFonts w:ascii="Times New Roman" w:hAnsi="Times New Roman" w:cs="Times New Roman"/>
          <w:sz w:val="24"/>
          <w:szCs w:val="24"/>
        </w:rPr>
        <w:t>derived</w:t>
      </w:r>
      <w:r w:rsidR="00465BAF">
        <w:rPr>
          <w:rFonts w:ascii="Times New Roman" w:hAnsi="Times New Roman" w:cs="Times New Roman"/>
          <w:sz w:val="24"/>
          <w:szCs w:val="24"/>
        </w:rPr>
        <w:t xml:space="preserve"> </w:t>
      </w:r>
      <w:r w:rsidR="006B0F1A">
        <w:rPr>
          <w:rFonts w:ascii="Times New Roman" w:hAnsi="Times New Roman" w:cs="Times New Roman"/>
          <w:sz w:val="24"/>
          <w:szCs w:val="24"/>
        </w:rPr>
        <w:t xml:space="preserve">from </w:t>
      </w:r>
      <w:r w:rsidRPr="00046C8F">
        <w:rPr>
          <w:rFonts w:ascii="Times New Roman" w:hAnsi="Times New Roman" w:cs="Times New Roman"/>
          <w:sz w:val="24"/>
          <w:szCs w:val="24"/>
        </w:rPr>
        <w:t xml:space="preserve">otoliths </w:t>
      </w:r>
      <w:r w:rsidR="006B0F1A">
        <w:rPr>
          <w:rFonts w:ascii="Times New Roman" w:hAnsi="Times New Roman" w:cs="Times New Roman"/>
          <w:sz w:val="24"/>
          <w:szCs w:val="24"/>
        </w:rPr>
        <w:t xml:space="preserve">relative </w:t>
      </w:r>
      <w:r w:rsidRPr="00046C8F">
        <w:rPr>
          <w:rFonts w:ascii="Times New Roman" w:hAnsi="Times New Roman" w:cs="Times New Roman"/>
          <w:sz w:val="24"/>
          <w:szCs w:val="24"/>
        </w:rPr>
        <w:t>to a standard reference obtained from hermatypic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r>
        <w:rPr>
          <w:rFonts w:ascii="Times New Roman" w:hAnsi="Times New Roman" w:cs="Times New Roman"/>
          <w:sz w:val="24"/>
          <w:szCs w:val="24"/>
        </w:rPr>
        <w:t>parameters</w:t>
      </w:r>
      <w:r w:rsidRPr="00046C8F">
        <w:rPr>
          <w:rFonts w:ascii="Times New Roman" w:hAnsi="Times New Roman" w:cs="Times New Roman"/>
          <w:sz w:val="24"/>
          <w:szCs w:val="24"/>
        </w:rPr>
        <w:t xml:space="preserve"> w</w:t>
      </w:r>
      <w:r>
        <w:rPr>
          <w:rFonts w:ascii="Times New Roman" w:hAnsi="Times New Roman" w:cs="Times New Roman"/>
          <w:sz w:val="24"/>
          <w:szCs w:val="24"/>
        </w:rPr>
        <w:t>ere</w:t>
      </w:r>
      <w:r w:rsidRPr="00046C8F">
        <w:rPr>
          <w:rFonts w:ascii="Times New Roman" w:hAnsi="Times New Roman" w:cs="Times New Roman"/>
          <w:sz w:val="24"/>
          <w:szCs w:val="24"/>
        </w:rPr>
        <w:t xml:space="preserve"> modeled using the VBGF model described by equation E9. </w:t>
      </w:r>
    </w:p>
    <w:p w14:paraId="5C4E4CC8" w14:textId="3A527209" w:rsidR="008C372D" w:rsidRPr="00046C8F" w:rsidRDefault="0029182A"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618E16E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r>
        <w:rPr>
          <w:rFonts w:ascii="Times New Roman" w:hAnsi="Times New Roman" w:cs="Times New Roman"/>
          <w:sz w:val="24"/>
          <w:szCs w:val="24"/>
        </w:rPr>
        <w:t xml:space="preserve">tag-recapture, </w:t>
      </w:r>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7EA0FB21" w14:textId="53E70E08" w:rsidR="008C372D" w:rsidRPr="00046C8F" w:rsidRDefault="0029182A" w:rsidP="008C372D">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s objective likelihood function</w:t>
      </w:r>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w:t>
      </w:r>
      <w:r w:rsidRPr="00046C8F">
        <w:rPr>
          <w:rFonts w:ascii="Times New Roman" w:hAnsi="Times New Roman" w:cs="Times New Roman"/>
          <w:sz w:val="24"/>
          <w:szCs w:val="24"/>
        </w:rPr>
        <w:lastRenderedPageBreak/>
        <w:t>The second weighted each data source relative to the number of observations of that particular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p>
    <w:p w14:paraId="22E34173" w14:textId="54BD8746"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Omission of direct aging data where ages were </w:t>
      </w:r>
      <w:ins w:id="109" w:author="Stephen Scherrer" w:date="2019-06-12T14:36:00Z">
        <w:r w:rsidR="00CA00D6">
          <w:rPr>
            <w:rFonts w:ascii="Times New Roman" w:hAnsi="Times New Roman" w:cs="Times New Roman"/>
            <w:sz w:val="24"/>
            <w:szCs w:val="24"/>
          </w:rPr>
          <w:t xml:space="preserve">estimated </w:t>
        </w:r>
      </w:ins>
      <w:ins w:id="110" w:author="Stephen Scherrer" w:date="2019-06-12T14:35:00Z">
        <w:r w:rsidR="00CA00D6">
          <w:rPr>
            <w:rFonts w:ascii="Times New Roman" w:hAnsi="Times New Roman" w:cs="Times New Roman"/>
            <w:sz w:val="24"/>
            <w:szCs w:val="24"/>
          </w:rPr>
          <w:t xml:space="preserve">by integrating daily </w:t>
        </w:r>
      </w:ins>
      <w:ins w:id="111" w:author="Stephen Scherrer" w:date="2019-06-12T15:26:00Z">
        <w:r w:rsidR="006609FA">
          <w:rPr>
            <w:rFonts w:ascii="Times New Roman" w:hAnsi="Times New Roman" w:cs="Times New Roman"/>
            <w:sz w:val="24"/>
            <w:szCs w:val="24"/>
          </w:rPr>
          <w:t>growth</w:t>
        </w:r>
      </w:ins>
      <w:ins w:id="112" w:author="Stephen Scherrer" w:date="2019-06-12T14:36:00Z">
        <w:r w:rsidR="00CA00D6">
          <w:rPr>
            <w:rFonts w:ascii="Times New Roman" w:hAnsi="Times New Roman" w:cs="Times New Roman"/>
            <w:sz w:val="24"/>
            <w:szCs w:val="24"/>
          </w:rPr>
          <w:t xml:space="preserve"> </w:t>
        </w:r>
      </w:ins>
      <w:ins w:id="113" w:author="Stephen Scherrer" w:date="2019-06-12T15:26:00Z">
        <w:r w:rsidR="006609FA">
          <w:rPr>
            <w:rFonts w:ascii="Times New Roman" w:hAnsi="Times New Roman" w:cs="Times New Roman"/>
            <w:sz w:val="24"/>
            <w:szCs w:val="24"/>
          </w:rPr>
          <w:t>increments</w:t>
        </w:r>
      </w:ins>
      <w:ins w:id="114" w:author="Stephen Scherrer" w:date="2019-06-12T14:35:00Z">
        <w:r w:rsidR="00CA00D6">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as also considered as this method </w:t>
      </w:r>
      <w:ins w:id="115" w:author="Stephen Scherrer" w:date="2019-06-12T15:28:00Z">
        <w:r w:rsidR="005E3699">
          <w:rPr>
            <w:rFonts w:ascii="Times New Roman" w:hAnsi="Times New Roman" w:cs="Times New Roman"/>
            <w:sz w:val="24"/>
            <w:szCs w:val="24"/>
          </w:rPr>
          <w:t>is likely to</w:t>
        </w:r>
      </w:ins>
      <w:ins w:id="116" w:author="Stephen Scherrer" w:date="2019-06-12T15:26:00Z">
        <w:r w:rsidR="006609FA">
          <w:rPr>
            <w:rFonts w:ascii="Times New Roman" w:hAnsi="Times New Roman" w:cs="Times New Roman"/>
            <w:sz w:val="24"/>
            <w:szCs w:val="24"/>
          </w:rPr>
          <w:t xml:space="preserve"> </w:t>
        </w:r>
      </w:ins>
      <w:ins w:id="117" w:author="Stephen Scherrer" w:date="2019-06-12T15:27:00Z">
        <w:r w:rsidR="006609FA">
          <w:rPr>
            <w:rFonts w:ascii="Times New Roman" w:hAnsi="Times New Roman" w:cs="Times New Roman"/>
            <w:sz w:val="24"/>
            <w:szCs w:val="24"/>
          </w:rPr>
          <w:t xml:space="preserve">result in underestimations of </w:t>
        </w:r>
        <w:r w:rsidR="005E3699">
          <w:rPr>
            <w:rFonts w:ascii="Times New Roman" w:hAnsi="Times New Roman" w:cs="Times New Roman"/>
            <w:sz w:val="24"/>
            <w:szCs w:val="24"/>
          </w:rPr>
          <w:t>age</w:t>
        </w:r>
      </w:ins>
      <w:commentRangeStart w:id="118"/>
      <w:del w:id="119" w:author="Stephen Scherrer" w:date="2019-06-12T15:27:00Z">
        <w:r w:rsidRPr="00046C8F" w:rsidDel="006609FA">
          <w:rPr>
            <w:rFonts w:ascii="Times New Roman" w:hAnsi="Times New Roman" w:cs="Times New Roman"/>
            <w:sz w:val="24"/>
            <w:szCs w:val="24"/>
          </w:rPr>
          <w:delText xml:space="preserve"> </w:delText>
        </w:r>
        <w:r w:rsidRPr="00622A71" w:rsidDel="006609FA">
          <w:rPr>
            <w:rFonts w:ascii="Times New Roman" w:hAnsi="Times New Roman" w:cs="Times New Roman"/>
            <w:i/>
            <w:sz w:val="24"/>
            <w:szCs w:val="24"/>
          </w:rPr>
          <w:delText>P. filamentosus</w:delText>
        </w:r>
      </w:del>
      <w:r>
        <w:rPr>
          <w:rFonts w:ascii="Times New Roman" w:hAnsi="Times New Roman" w:cs="Times New Roman"/>
          <w:sz w:val="24"/>
          <w:szCs w:val="24"/>
        </w:rPr>
        <w:t xml:space="preserve"> </w:t>
      </w:r>
      <w:commentRangeEnd w:id="118"/>
      <w:r w:rsidR="00683262">
        <w:rPr>
          <w:rStyle w:val="CommentReference"/>
        </w:rPr>
        <w:commentReference w:id="118"/>
      </w:r>
      <w:ins w:id="120" w:author="Stephen Scherrer" w:date="2019-06-12T15:33:00Z">
        <w:r w:rsidR="005E3699">
          <w:rPr>
            <w:rFonts w:ascii="Times New Roman" w:hAnsi="Times New Roman" w:cs="Times New Roman"/>
            <w:sz w:val="24"/>
            <w:szCs w:val="24"/>
          </w:rPr>
          <w:fldChar w:fldCharType="begin" w:fldLock="1"/>
        </w:r>
      </w:ins>
      <w:r w:rsidR="00BC087D">
        <w:rPr>
          <w:rFonts w:ascii="Times New Roman" w:hAnsi="Times New Roman" w:cs="Times New Roman"/>
          <w:sz w:val="24"/>
          <w:szCs w:val="24"/>
        </w:rPr>
        <w:instrText>ADDIN CSL_CITATION {"citationItems":[{"id":"ITEM-1","itemData":{"author":[{"dropping-particle":"","family":"Newman","given":"Stephen J.","non-dropping-particle":"","parse-names":false,"suffix":""},{"dropping-particle":"","family":"Wakefield","given":"Corey B.","non-dropping-particle":"","parse-names":false,"suffix":""},{"dropping-particle":"","family":"Williams","given":"Ashley J.","non-dropping-particle":"","parse-names":false,"suffix":""},{"dropping-particle":"","family":"Nicol","given":"Simon J.","non-dropping-particle":"","parse-names":false,"suffix":""},{"dropping-particle":"","family":"O'Malley","given":"Joseph M.","non-dropping-particle":"","parse-names":false,"suffix":""},{"dropping-particle":"","family":"DeMartini","given":"Edward E.","non-dropping-particle":"","parse-names":false,"suffix":""},{"dropping-particle":"","family":"Humphreys","given":"Robert L.","non-dropping-particle":"","parse-names":false,"suffix":""},{"dropping-particle":"","family":"Andrews","given":"Allen H.","non-dropping-particle":"","parse-names":false,"suffix":""},{"dropping-particle":"","family":"Nichols","given":"Ryan S.","non-dropping-particle":"","parse-names":false,"suffix":""},{"dropping-particle":"","family":"Halafihi","given":"Tuikolongahau","non-dropping-particle":"","parse-names":false,"suffix":""},{"dropping-particle":"","family":"Kaltavara","given":"Jeremie","non-dropping-particle":"","parse-names":false,"suffix":""},{"dropping-particle":"","family":"Taylor","given":"Brett M.","non-dropping-particle":"","parse-names":false,"suffix":""}],"container-title":"Marine Policy","id":"ITEM-1","issued":{"date-parts":[["2015"]]},"page":"182-185","title":"International workshop on methodological evolution to improve estimates of life history parameters and fisheries management of data-poor deep-water snappers and groupers","type":"article-journal","volume":"60"},"uris":["http://www.mendeley.com/documents/?uuid=316608b0-7c25-4991-adaa-ddf4ae1590cb"]}],"mendeley":{"formattedCitation":"(Newman et al. 2015)","plainTextFormattedCitation":"(Newman et al. 2015)","previouslyFormattedCitation":"(Newman et al. 2015)"},"properties":{"noteIndex":0},"schema":"https://github.com/citation-style-language/schema/raw/master/csl-citation.json"}</w:instrText>
      </w:r>
      <w:r w:rsidR="005E3699">
        <w:rPr>
          <w:rFonts w:ascii="Times New Roman" w:hAnsi="Times New Roman" w:cs="Times New Roman"/>
          <w:sz w:val="24"/>
          <w:szCs w:val="24"/>
        </w:rPr>
        <w:fldChar w:fldCharType="separate"/>
      </w:r>
      <w:r w:rsidR="005E3699" w:rsidRPr="005E3699">
        <w:rPr>
          <w:rFonts w:ascii="Times New Roman" w:hAnsi="Times New Roman" w:cs="Times New Roman"/>
          <w:noProof/>
          <w:sz w:val="24"/>
          <w:szCs w:val="24"/>
        </w:rPr>
        <w:t>(Newman et al. 2015)</w:t>
      </w:r>
      <w:ins w:id="121" w:author="Stephen Scherrer" w:date="2019-06-12T15:33:00Z">
        <w:r w:rsidR="005E3699">
          <w:rPr>
            <w:rFonts w:ascii="Times New Roman" w:hAnsi="Times New Roman" w:cs="Times New Roman"/>
            <w:sz w:val="24"/>
            <w:szCs w:val="24"/>
          </w:rPr>
          <w:fldChar w:fldCharType="end"/>
        </w:r>
      </w:ins>
      <w:r>
        <w:rPr>
          <w:rFonts w:ascii="Times New Roman" w:hAnsi="Times New Roman" w:cs="Times New Roman"/>
          <w:sz w:val="24"/>
          <w:szCs w:val="24"/>
        </w:rPr>
        <w:t>(</w:t>
      </w:r>
      <w:r w:rsidR="00F11515">
        <w:rPr>
          <w:rFonts w:ascii="Times New Roman" w:hAnsi="Times New Roman" w:cs="Times New Roman"/>
          <w:sz w:val="24"/>
          <w:szCs w:val="24"/>
        </w:rPr>
        <w:t>Table 4</w:t>
      </w:r>
      <w:del w:id="122" w:author="Stephen Scherrer" w:date="2019-06-12T15:34:00Z">
        <w:r w:rsidDel="005E3699">
          <w:rPr>
            <w:rFonts w:ascii="Times New Roman" w:hAnsi="Times New Roman" w:cs="Times New Roman"/>
            <w:sz w:val="24"/>
            <w:szCs w:val="24"/>
          </w:rPr>
          <w:delText xml:space="preserve">; </w:delText>
        </w:r>
      </w:del>
      <w:ins w:id="123" w:author="Stephen Scherrer" w:date="2019-06-12T14:36:00Z">
        <w:r w:rsidR="00CA00D6">
          <w:rPr>
            <w:rFonts w:ascii="Times New Roman" w:hAnsi="Times New Roman" w:cs="Times New Roman"/>
            <w:sz w:val="24"/>
            <w:szCs w:val="24"/>
          </w:rPr>
          <w:t>)</w:t>
        </w:r>
        <w:r w:rsidR="00683262">
          <w:rPr>
            <w:rFonts w:ascii="Times New Roman" w:hAnsi="Times New Roman" w:cs="Times New Roman"/>
            <w:sz w:val="24"/>
            <w:szCs w:val="24"/>
          </w:rPr>
          <w:t>.</w:t>
        </w:r>
      </w:ins>
    </w:p>
    <w:p w14:paraId="47C40BA9" w14:textId="77777777" w:rsidR="005E3699" w:rsidRDefault="008C372D" w:rsidP="008C372D">
      <w:pPr>
        <w:spacing w:before="240" w:line="480" w:lineRule="auto"/>
        <w:ind w:firstLine="720"/>
        <w:rPr>
          <w:ins w:id="124" w:author="Stephen Scherrer" w:date="2019-06-12T15:34:00Z"/>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r>
        <w:rPr>
          <w:rFonts w:ascii="Times New Roman" w:hAnsi="Times New Roman" w:cs="Times New Roman"/>
          <w:sz w:val="24"/>
          <w:szCs w:val="24"/>
        </w:rPr>
        <w:t>training</w:t>
      </w:r>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w:t>
      </w:r>
      <w:proofErr w:type="spellStart"/>
      <w:r w:rsidRPr="00046C8F">
        <w:rPr>
          <w:rFonts w:ascii="Times New Roman" w:hAnsi="Times New Roman" w:cs="Times New Roman"/>
          <w:sz w:val="24"/>
          <w:szCs w:val="24"/>
        </w:rPr>
        <w:t>mode</w:t>
      </w:r>
      <w:ins w:id="125" w:author="Stephen Scherrer" w:date="2019-06-12T15:34:00Z">
        <w:r w:rsidR="005E3699">
          <w:rPr>
            <w:rFonts w:ascii="Times New Roman" w:hAnsi="Times New Roman" w:cs="Times New Roman"/>
            <w:sz w:val="24"/>
            <w:szCs w:val="24"/>
          </w:rPr>
          <w:t>i</w:t>
        </w:r>
        <w:proofErr w:type="spellEnd"/>
      </w:ins>
    </w:p>
    <w:p w14:paraId="03529FF7" w14:textId="68956EAF"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r>
        <w:rPr>
          <w:rFonts w:ascii="Times New Roman" w:hAnsi="Times New Roman" w:cs="Times New Roman"/>
          <w:sz w:val="24"/>
          <w:szCs w:val="24"/>
        </w:rPr>
        <w:t xml:space="preserve">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 xml:space="preserve">k </m:t>
        </m:r>
      </m:oMath>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29182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r>
        <w:rPr>
          <w:rFonts w:ascii="Times New Roman" w:hAnsi="Times New Roman" w:cs="Times New Roman"/>
          <w:sz w:val="24"/>
          <w:szCs w:val="24"/>
        </w:rPr>
        <w:t xml:space="preserve"> </w:t>
      </w:r>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 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p>
    <w:p w14:paraId="7F6A72B7" w14:textId="677E030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4</w:t>
      </w:r>
      <w:r w:rsidR="00CD2C6B">
        <w:rPr>
          <w:rFonts w:ascii="Times New Roman" w:hAnsi="Times New Roman" w:cs="Times New Roman"/>
          <w:sz w:val="24"/>
          <w:szCs w:val="24"/>
        </w:rPr>
        <w:t>39</w:t>
      </w:r>
      <w:r w:rsidR="00F9518B">
        <w:rPr>
          <w:rFonts w:ascii="Times New Roman" w:hAnsi="Times New Roman" w:cs="Times New Roman"/>
          <w:sz w:val="24"/>
          <w:szCs w:val="24"/>
        </w:rPr>
        <w:t xml:space="preserve"> </w:t>
      </w:r>
      <w:r w:rsidRPr="00046C8F">
        <w:rPr>
          <w:rFonts w:ascii="Times New Roman" w:hAnsi="Times New Roman" w:cs="Times New Roman"/>
          <w:sz w:val="24"/>
          <w:szCs w:val="24"/>
        </w:rPr>
        <w:t>individuals were recaptured at least once (10.</w:t>
      </w:r>
      <w:r w:rsidR="00CD2C6B">
        <w:rPr>
          <w:rFonts w:ascii="Times New Roman" w:hAnsi="Times New Roman" w:cs="Times New Roman"/>
          <w:sz w:val="24"/>
          <w:szCs w:val="24"/>
        </w:rPr>
        <w:t>5</w:t>
      </w:r>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w:t>
      </w:r>
      <w:r w:rsidRPr="00046C8F">
        <w:rPr>
          <w:rFonts w:ascii="Times New Roman" w:hAnsi="Times New Roman" w:cs="Times New Roman"/>
          <w:sz w:val="24"/>
          <w:szCs w:val="24"/>
        </w:rPr>
        <w:lastRenderedPageBreak/>
        <w:t xml:space="preserve">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52B0BF5B"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sidR="00E40ABA">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sidR="00E40ABA">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sidR="00E40ABA">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sidR="00E40ABA">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sidR="00B7205F">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r>
        <w:rPr>
          <w:rFonts w:ascii="Times New Roman" w:hAnsi="Times New Roman" w:cs="Times New Roman"/>
          <w:i/>
          <w:sz w:val="24"/>
          <w:szCs w:val="24"/>
        </w:rPr>
        <w:t>: Bayesian Approach</w:t>
      </w:r>
    </w:p>
    <w:p w14:paraId="2DF998FE" w14:textId="103C8322"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sidR="006C6D8D">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w:t>
      </w:r>
      <w:ins w:id="126" w:author="Stephen Scherrer" w:date="2019-06-14T10:12:00Z">
        <w:r w:rsidR="0040723E">
          <w:rPr>
            <w:rFonts w:ascii="Times New Roman" w:hAnsi="Times New Roman" w:cs="Times New Roman"/>
            <w:noProof/>
            <w:sz w:val="24"/>
            <w:szCs w:val="24"/>
          </w:rPr>
          <w:t xml:space="preserve">Model 1, </w:t>
        </w:r>
      </w:ins>
      <w:del w:id="127" w:author="Stephen Scherrer" w:date="2019-06-14T10:12:00Z">
        <w:r w:rsidRPr="00046C8F" w:rsidDel="0040723E">
          <w:rPr>
            <w:rFonts w:ascii="Times New Roman" w:hAnsi="Times New Roman" w:cs="Times New Roman"/>
            <w:noProof/>
            <w:sz w:val="24"/>
            <w:szCs w:val="24"/>
          </w:rPr>
          <w:delText xml:space="preserve">The presumptive optimal model </w:delText>
        </w:r>
      </w:del>
      <w:r w:rsidRPr="00046C8F">
        <w:rPr>
          <w:rFonts w:ascii="Times New Roman" w:hAnsi="Times New Roman" w:cs="Times New Roman"/>
          <w:noProof/>
          <w:sz w:val="24"/>
          <w:szCs w:val="24"/>
        </w:rPr>
        <w:t xml:space="preserve">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ins w:id="128" w:author="Stephen Scherrer" w:date="2019-06-14T10:12:00Z">
        <w:r w:rsidR="0040723E">
          <w:rPr>
            <w:rFonts w:ascii="Times New Roman" w:hAnsi="Times New Roman" w:cs="Times New Roman"/>
            <w:noProof/>
            <w:sz w:val="24"/>
            <w:szCs w:val="24"/>
          </w:rPr>
          <w:t xml:space="preserve">, </w:t>
        </w:r>
      </w:ins>
      <w:r w:rsidRPr="00046C8F">
        <w:rPr>
          <w:rFonts w:ascii="Times New Roman" w:hAnsi="Times New Roman" w:cs="Times New Roman"/>
          <w:noProof/>
          <w:sz w:val="24"/>
          <w:szCs w:val="24"/>
        </w:rPr>
        <w:t xml:space="preserve">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8.</w:t>
      </w:r>
      <w:r w:rsidR="00E40ABA">
        <w:rPr>
          <w:rFonts w:ascii="Times New Roman" w:hAnsi="Times New Roman" w:cs="Times New Roman"/>
          <w:noProof/>
          <w:sz w:val="24"/>
          <w:szCs w:val="24"/>
        </w:rPr>
        <w:t>8</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8 cm (</w:t>
      </w:r>
      <w:r w:rsidR="00607324">
        <w:rPr>
          <w:rFonts w:ascii="Times New Roman" w:hAnsi="Times New Roman" w:cs="Times New Roman"/>
          <w:noProof/>
          <w:sz w:val="24"/>
          <w:szCs w:val="24"/>
        </w:rPr>
        <w:t>c.v. = 42.</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52</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w:t>
      </w:r>
      <w:r w:rsidR="00E40ABA">
        <w:rPr>
          <w:rFonts w:ascii="Times New Roman" w:hAnsi="Times New Roman" w:cs="Times New Roman"/>
          <w:noProof/>
          <w:sz w:val="24"/>
          <w:szCs w:val="24"/>
        </w:rPr>
        <w:t>3</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w:t>
      </w:r>
      <w:r w:rsidR="00E40ABA">
        <w:rPr>
          <w:rFonts w:ascii="Times New Roman" w:hAnsi="Times New Roman" w:cs="Times New Roman"/>
          <w:noProof/>
          <w:sz w:val="24"/>
          <w:szCs w:val="24"/>
        </w:rPr>
        <w:t>1</w:t>
      </w:r>
      <w:r w:rsidR="001A5BB8">
        <w:rPr>
          <w:rFonts w:ascii="Times New Roman" w:hAnsi="Times New Roman" w:cs="Times New Roman"/>
          <w:noProof/>
          <w:sz w:val="24"/>
          <w:szCs w:val="24"/>
        </w:rPr>
        <w:t xml:space="preserve">) for Model 4, where both parameters were fixed. </w:t>
      </w:r>
      <w:r w:rsidR="00F960B2"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ins w:id="129" w:author="Stephen Scherrer" w:date="2019-06-14T10:12:00Z">
        <w:r w:rsidR="0040723E" w:rsidRPr="0040723E">
          <w:rPr>
            <w:rFonts w:ascii="Times New Roman" w:hAnsi="Times New Roman" w:cs="Times New Roman"/>
            <w:noProof/>
            <w:sz w:val="24"/>
            <w:szCs w:val="24"/>
          </w:rPr>
          <w:t xml:space="preserve"> </w:t>
        </w:r>
        <w:r w:rsidR="0040723E">
          <w:rPr>
            <w:rFonts w:ascii="Times New Roman" w:hAnsi="Times New Roman" w:cs="Times New Roman"/>
            <w:noProof/>
            <w:sz w:val="24"/>
            <w:szCs w:val="24"/>
          </w:rPr>
          <w:t xml:space="preserve">All 4 models appeared to fit the the data well with Bayesian P-values between </w:t>
        </w:r>
        <w:r w:rsidR="0040723E" w:rsidRPr="0040723E">
          <w:rPr>
            <w:rFonts w:ascii="Times New Roman" w:hAnsi="Times New Roman" w:cs="Times New Roman"/>
            <w:noProof/>
            <w:sz w:val="24"/>
            <w:szCs w:val="24"/>
          </w:rPr>
          <w:t>0.500</w:t>
        </w:r>
        <w:r w:rsidR="0040723E">
          <w:rPr>
            <w:rFonts w:ascii="Times New Roman" w:hAnsi="Times New Roman" w:cs="Times New Roman"/>
            <w:noProof/>
            <w:sz w:val="24"/>
            <w:szCs w:val="24"/>
          </w:rPr>
          <w:t xml:space="preserve"> and 0.501. </w:t>
        </w:r>
      </w:ins>
      <w:ins w:id="130" w:author="Stephen Scherrer" w:date="2019-06-14T10:13:00Z">
        <w:r w:rsidR="0040723E">
          <w:rPr>
            <w:rFonts w:ascii="Times New Roman" w:hAnsi="Times New Roman" w:cs="Times New Roman"/>
            <w:noProof/>
            <w:sz w:val="24"/>
            <w:szCs w:val="24"/>
          </w:rPr>
          <w:t xml:space="preserve">Comparing DIC across the four models indicated that </w:t>
        </w:r>
      </w:ins>
      <w:ins w:id="131" w:author="Stephen Scherrer" w:date="2019-06-14T10:12:00Z">
        <w:r w:rsidR="0040723E">
          <w:rPr>
            <w:rFonts w:ascii="Times New Roman" w:hAnsi="Times New Roman" w:cs="Times New Roman"/>
            <w:noProof/>
            <w:sz w:val="24"/>
            <w:szCs w:val="24"/>
          </w:rPr>
          <w:t xml:space="preserve">Model </w:t>
        </w:r>
      </w:ins>
      <w:ins w:id="132" w:author="Stephen Scherrer" w:date="2019-06-14T10:20:00Z">
        <w:r w:rsidR="00AB6B1D">
          <w:rPr>
            <w:rFonts w:ascii="Times New Roman" w:hAnsi="Times New Roman" w:cs="Times New Roman"/>
            <w:noProof/>
            <w:sz w:val="24"/>
            <w:szCs w:val="24"/>
          </w:rPr>
          <w:t xml:space="preserve">4 </w:t>
        </w:r>
      </w:ins>
      <w:ins w:id="133" w:author="Stephen Scherrer" w:date="2019-06-14T10:12:00Z">
        <w:r w:rsidR="0040723E">
          <w:rPr>
            <w:rFonts w:ascii="Times New Roman" w:hAnsi="Times New Roman" w:cs="Times New Roman"/>
            <w:noProof/>
            <w:sz w:val="24"/>
            <w:szCs w:val="24"/>
          </w:rPr>
          <w:t xml:space="preserve">was the </w:t>
        </w:r>
      </w:ins>
      <w:ins w:id="134" w:author="Stephen Scherrer" w:date="2019-06-14T10:13:00Z">
        <w:r w:rsidR="0040723E">
          <w:rPr>
            <w:rFonts w:ascii="Times New Roman" w:hAnsi="Times New Roman" w:cs="Times New Roman"/>
            <w:noProof/>
            <w:sz w:val="24"/>
            <w:szCs w:val="24"/>
          </w:rPr>
          <w:t>most parsimonious</w:t>
        </w:r>
      </w:ins>
      <w:ins w:id="135" w:author="Stephen Scherrer" w:date="2019-06-14T10:20:00Z">
        <w:r w:rsidR="00AB6B1D">
          <w:rPr>
            <w:rFonts w:ascii="Times New Roman" w:hAnsi="Times New Roman" w:cs="Times New Roman"/>
            <w:noProof/>
            <w:sz w:val="24"/>
            <w:szCs w:val="24"/>
          </w:rPr>
          <w:t xml:space="preserve"> and therefore the best fit</w:t>
        </w:r>
      </w:ins>
      <w:ins w:id="136" w:author="Stephen Scherrer" w:date="2019-06-14T10:13:00Z">
        <w:r w:rsidR="0040723E">
          <w:rPr>
            <w:rFonts w:ascii="Times New Roman" w:hAnsi="Times New Roman" w:cs="Times New Roman"/>
            <w:noProof/>
            <w:sz w:val="24"/>
            <w:szCs w:val="24"/>
          </w:rPr>
          <w:t xml:space="preserve">. </w:t>
        </w:r>
      </w:ins>
      <w:r w:rsidR="0040723E">
        <w:rPr>
          <w:rFonts w:ascii="Times New Roman" w:hAnsi="Times New Roman" w:cs="Times New Roman"/>
          <w:noProof/>
          <w:sz w:val="24"/>
          <w:szCs w:val="24"/>
        </w:rPr>
        <w:t>Additional parameters for each of the four models are presented in Table 3.</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60AC3B4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sidR="00B7205F">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sidR="006C6D8D">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07F0390F"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all candidate </w:t>
      </w:r>
      <w:r w:rsidR="00500889">
        <w:rPr>
          <w:rFonts w:ascii="Times New Roman" w:hAnsi="Times New Roman" w:cs="Times New Roman"/>
          <w:noProof/>
          <w:sz w:val="24"/>
          <w:szCs w:val="24"/>
        </w:rPr>
        <w:t xml:space="preserve">likelihood </w:t>
      </w:r>
      <w:r>
        <w:rPr>
          <w:rFonts w:ascii="Times New Roman" w:hAnsi="Times New Roman" w:cs="Times New Roman"/>
          <w:noProof/>
          <w:sz w:val="24"/>
          <w:szCs w:val="24"/>
        </w:rPr>
        <w:t>models, t</w:t>
      </w:r>
      <w:r w:rsidRPr="00046C8F">
        <w:rPr>
          <w:rFonts w:ascii="Times New Roman" w:hAnsi="Times New Roman" w:cs="Times New Roman"/>
          <w:noProof/>
          <w:sz w:val="24"/>
          <w:szCs w:val="24"/>
        </w:rPr>
        <w:t>he structure of Model 11 best predicted cross validation data in 3</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486 of 10,000 iterations. The predictive variance for Model 11 ranged between 7.29 and 20.10 (mean = 13.64, s.d. = 1.91). 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r w:rsidR="006C6D8D">
        <w:rPr>
          <w:rFonts w:ascii="Times New Roman" w:hAnsi="Times New Roman" w:cs="Times New Roman"/>
          <w:noProof/>
          <w:sz w:val="24"/>
          <w:szCs w:val="24"/>
        </w:rPr>
        <w:t xml:space="preserve">that were </w:t>
      </w:r>
      <w:r>
        <w:rPr>
          <w:rFonts w:ascii="Times New Roman" w:hAnsi="Times New Roman" w:cs="Times New Roman"/>
          <w:noProof/>
          <w:sz w:val="24"/>
          <w:szCs w:val="24"/>
        </w:rPr>
        <w:t>refit</w:t>
      </w:r>
      <w:r w:rsidR="006C6D8D">
        <w:rPr>
          <w:rFonts w:ascii="Times New Roman" w:hAnsi="Times New Roman" w:cs="Times New Roman"/>
          <w:noProof/>
          <w:sz w:val="24"/>
          <w:szCs w:val="24"/>
        </w:rPr>
        <w:t>ted(?)</w:t>
      </w:r>
      <w:r w:rsidRPr="00046C8F">
        <w:rPr>
          <w:rFonts w:ascii="Times New Roman" w:hAnsi="Times New Roman" w:cs="Times New Roman"/>
          <w:noProof/>
          <w:sz w:val="24"/>
          <w:szCs w:val="24"/>
        </w:rPr>
        <w:t xml:space="preserve"> 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04F5B963" w14:textId="7ED01168" w:rsidR="00B90F3E" w:rsidRDefault="00CF6A04"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sidR="00026913">
        <w:rPr>
          <w:rFonts w:ascii="Times New Roman" w:hAnsi="Times New Roman" w:cs="Times New Roman"/>
          <w:sz w:val="24"/>
          <w:szCs w:val="24"/>
        </w:rPr>
        <w:t xml:space="preserve"> </w:t>
      </w:r>
      <w:r w:rsidR="005C67A5">
        <w:rPr>
          <w:rFonts w:ascii="Times New Roman" w:hAnsi="Times New Roman" w:cs="Times New Roman"/>
          <w:sz w:val="24"/>
          <w:szCs w:val="24"/>
        </w:rPr>
        <w:t>and</w:t>
      </w:r>
      <w:r w:rsidR="00026913">
        <w:rPr>
          <w:rFonts w:ascii="Times New Roman" w:hAnsi="Times New Roman" w:cs="Times New Roman"/>
          <w:sz w:val="24"/>
          <w:szCs w:val="24"/>
        </w:rPr>
        <w:t xml:space="preserve"> provid</w:t>
      </w:r>
      <w:r w:rsidR="005C67A5">
        <w:rPr>
          <w:rFonts w:ascii="Times New Roman" w:hAnsi="Times New Roman" w:cs="Times New Roman"/>
          <w:sz w:val="24"/>
          <w:szCs w:val="24"/>
        </w:rPr>
        <w:t>e</w:t>
      </w:r>
      <w:r w:rsidR="00026913">
        <w:rPr>
          <w:rFonts w:ascii="Times New Roman" w:hAnsi="Times New Roman" w:cs="Times New Roman"/>
          <w:sz w:val="24"/>
          <w:szCs w:val="24"/>
        </w:rPr>
        <w:t xml:space="preserve"> </w:t>
      </w:r>
      <w:r w:rsidR="00802991">
        <w:rPr>
          <w:rFonts w:ascii="Times New Roman" w:hAnsi="Times New Roman" w:cs="Times New Roman"/>
          <w:sz w:val="24"/>
          <w:szCs w:val="24"/>
        </w:rPr>
        <w:t>robust support for some observed life history parameters.</w:t>
      </w:r>
      <w:r w:rsidRPr="00046C8F">
        <w:rPr>
          <w:rFonts w:ascii="Times New Roman" w:hAnsi="Times New Roman" w:cs="Times New Roman"/>
          <w:sz w:val="24"/>
          <w:szCs w:val="24"/>
        </w:rPr>
        <w:t xml:space="preserve"> </w:t>
      </w:r>
      <w:r w:rsidR="00B37117">
        <w:rPr>
          <w:rFonts w:ascii="Times New Roman" w:hAnsi="Times New Roman" w:cs="Times New Roman"/>
          <w:sz w:val="24"/>
          <w:szCs w:val="24"/>
        </w:rPr>
        <w:t>Growth p</w:t>
      </w:r>
      <w:r w:rsidR="00B37117" w:rsidRPr="00046C8F">
        <w:rPr>
          <w:rFonts w:ascii="Times New Roman" w:hAnsi="Times New Roman" w:cs="Times New Roman"/>
          <w:sz w:val="24"/>
          <w:szCs w:val="24"/>
        </w:rPr>
        <w:t>arameter</w:t>
      </w:r>
      <w:r w:rsidR="00B05A28">
        <w:rPr>
          <w:rFonts w:ascii="Times New Roman" w:hAnsi="Times New Roman" w:cs="Times New Roman"/>
          <w:sz w:val="24"/>
          <w:szCs w:val="24"/>
        </w:rPr>
        <w:t>s</w:t>
      </w:r>
      <w:r w:rsidR="00B37117" w:rsidRPr="00046C8F">
        <w:rPr>
          <w:rFonts w:ascii="Times New Roman" w:hAnsi="Times New Roman" w:cs="Times New Roman"/>
          <w:sz w:val="24"/>
          <w:szCs w:val="24"/>
        </w:rPr>
        <w:t xml:space="preserve"> derived </w:t>
      </w:r>
      <w:r w:rsidR="00B37117">
        <w:rPr>
          <w:rFonts w:ascii="Times New Roman" w:hAnsi="Times New Roman" w:cs="Times New Roman"/>
          <w:sz w:val="24"/>
          <w:szCs w:val="24"/>
        </w:rPr>
        <w:t>using</w:t>
      </w:r>
      <w:r w:rsidR="00B37117" w:rsidRPr="00046C8F">
        <w:rPr>
          <w:rFonts w:ascii="Times New Roman" w:hAnsi="Times New Roman" w:cs="Times New Roman"/>
          <w:sz w:val="24"/>
          <w:szCs w:val="24"/>
        </w:rPr>
        <w:t xml:space="preserve"> integrative models that incorporated additional length frequency and length-at-age data were better able to predict </w:t>
      </w:r>
      <w:r w:rsidR="00B05A28">
        <w:rPr>
          <w:rFonts w:ascii="Times New Roman" w:hAnsi="Times New Roman" w:cs="Times New Roman"/>
          <w:sz w:val="24"/>
          <w:szCs w:val="24"/>
        </w:rPr>
        <w:t xml:space="preserve">observed </w:t>
      </w:r>
      <w:r w:rsidR="00B37117" w:rsidRPr="00046C8F">
        <w:rPr>
          <w:rFonts w:ascii="Times New Roman" w:hAnsi="Times New Roman" w:cs="Times New Roman"/>
          <w:sz w:val="24"/>
          <w:szCs w:val="24"/>
        </w:rPr>
        <w:t>growth</w:t>
      </w:r>
      <w:r w:rsidR="00B37117">
        <w:rPr>
          <w:rFonts w:ascii="Times New Roman" w:hAnsi="Times New Roman" w:cs="Times New Roman"/>
          <w:sz w:val="24"/>
          <w:szCs w:val="24"/>
        </w:rPr>
        <w:t xml:space="preserve"> in </w:t>
      </w:r>
      <w:r w:rsidR="00B05A28">
        <w:rPr>
          <w:rFonts w:ascii="Times New Roman" w:hAnsi="Times New Roman" w:cs="Times New Roman"/>
          <w:sz w:val="24"/>
          <w:szCs w:val="24"/>
        </w:rPr>
        <w:t>recaptured fish</w:t>
      </w:r>
      <w:r w:rsidR="00B37117" w:rsidRPr="00046C8F">
        <w:rPr>
          <w:rFonts w:ascii="Times New Roman" w:hAnsi="Times New Roman" w:cs="Times New Roman"/>
          <w:sz w:val="24"/>
          <w:szCs w:val="24"/>
        </w:rPr>
        <w:t>.</w:t>
      </w:r>
      <w:r w:rsidR="00B37117">
        <w:rPr>
          <w:rFonts w:ascii="Times New Roman" w:hAnsi="Times New Roman" w:cs="Times New Roman"/>
          <w:sz w:val="24"/>
          <w:szCs w:val="24"/>
        </w:rPr>
        <w:t xml:space="preserve"> </w:t>
      </w:r>
      <w:r w:rsidR="00671D43">
        <w:rPr>
          <w:rFonts w:ascii="Times New Roman" w:hAnsi="Times New Roman" w:cs="Times New Roman"/>
          <w:sz w:val="24"/>
          <w:szCs w:val="24"/>
        </w:rPr>
        <w:t>These p</w:t>
      </w:r>
      <w:r w:rsidRPr="00046C8F">
        <w:rPr>
          <w:rFonts w:ascii="Times New Roman" w:hAnsi="Times New Roman" w:cs="Times New Roman"/>
          <w:sz w:val="24"/>
          <w:szCs w:val="24"/>
        </w:rPr>
        <w:t xml:space="preserve">arameters were </w:t>
      </w:r>
      <w:r w:rsidR="00B90F3E">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sidR="006C6D8D">
        <w:rPr>
          <w:rFonts w:ascii="Times New Roman" w:hAnsi="Times New Roman" w:cs="Times New Roman"/>
          <w:sz w:val="24"/>
          <w:szCs w:val="24"/>
        </w:rPr>
        <w:t>from</w:t>
      </w:r>
      <w:r w:rsidR="000B43C0">
        <w:rPr>
          <w:rFonts w:ascii="Times New Roman" w:hAnsi="Times New Roman" w:cs="Times New Roman"/>
          <w:sz w:val="24"/>
          <w:szCs w:val="24"/>
        </w:rPr>
        <w:t xml:space="preserve">; </w:t>
      </w:r>
      <w:commentRangeStart w:id="137"/>
      <w:r w:rsidR="000B43C0">
        <w:rPr>
          <w:rFonts w:ascii="Times New Roman" w:hAnsi="Times New Roman" w:cs="Times New Roman"/>
          <w:sz w:val="24"/>
          <w:szCs w:val="24"/>
        </w:rPr>
        <w:t>1)</w:t>
      </w:r>
      <w:r w:rsidR="00991EDB">
        <w:rPr>
          <w:rFonts w:ascii="Times New Roman" w:hAnsi="Times New Roman" w:cs="Times New Roman"/>
          <w:sz w:val="24"/>
          <w:szCs w:val="24"/>
        </w:rPr>
        <w:t xml:space="preserve"> </w:t>
      </w:r>
      <w:r w:rsidR="00991EDB" w:rsidRPr="00046C8F">
        <w:rPr>
          <w:rFonts w:ascii="Times New Roman" w:hAnsi="Times New Roman" w:cs="Times New Roman"/>
          <w:sz w:val="24"/>
          <w:szCs w:val="24"/>
        </w:rPr>
        <w:t>th</w:t>
      </w:r>
      <w:r w:rsidR="00991EDB">
        <w:rPr>
          <w:rFonts w:ascii="Times New Roman" w:hAnsi="Times New Roman" w:cs="Times New Roman"/>
          <w:sz w:val="24"/>
          <w:szCs w:val="24"/>
        </w:rPr>
        <w:t>e</w:t>
      </w:r>
      <w:r w:rsidR="00991EDB" w:rsidRPr="00046C8F">
        <w:rPr>
          <w:rFonts w:ascii="Times New Roman" w:hAnsi="Times New Roman" w:cs="Times New Roman"/>
          <w:sz w:val="24"/>
          <w:szCs w:val="24"/>
        </w:rPr>
        <w:t xml:space="preserve"> fit </w:t>
      </w:r>
      <w:r w:rsidR="00991EDB">
        <w:rPr>
          <w:rFonts w:ascii="Times New Roman" w:hAnsi="Times New Roman" w:cs="Times New Roman"/>
          <w:sz w:val="24"/>
          <w:szCs w:val="24"/>
        </w:rPr>
        <w:t xml:space="preserve">of </w:t>
      </w:r>
      <w:r w:rsidR="00991EDB" w:rsidRPr="00046C8F">
        <w:rPr>
          <w:rFonts w:ascii="Times New Roman" w:hAnsi="Times New Roman" w:cs="Times New Roman"/>
          <w:sz w:val="24"/>
          <w:szCs w:val="24"/>
        </w:rPr>
        <w:t xml:space="preserve">only </w:t>
      </w:r>
      <w:ins w:id="138" w:author="Stephen Scherrer" w:date="2019-06-12T14:45:00Z">
        <w:r w:rsidR="00683262">
          <w:rPr>
            <w:rFonts w:ascii="Times New Roman" w:hAnsi="Times New Roman" w:cs="Times New Roman"/>
            <w:sz w:val="24"/>
            <w:szCs w:val="24"/>
          </w:rPr>
          <w:t xml:space="preserve">integrated daily </w:t>
        </w:r>
      </w:ins>
      <w:ins w:id="139" w:author="Stephen Scherrer" w:date="2019-06-12T14:46:00Z">
        <w:r w:rsidR="00683262">
          <w:rPr>
            <w:rFonts w:ascii="Times New Roman" w:hAnsi="Times New Roman" w:cs="Times New Roman"/>
            <w:sz w:val="24"/>
            <w:szCs w:val="24"/>
          </w:rPr>
          <w:t xml:space="preserve">growth increments </w:t>
        </w:r>
      </w:ins>
      <w:r w:rsidR="00671D43">
        <w:rPr>
          <w:rFonts w:ascii="Times New Roman" w:hAnsi="Times New Roman" w:cs="Times New Roman"/>
          <w:sz w:val="24"/>
          <w:szCs w:val="24"/>
        </w:rPr>
        <w:t xml:space="preserve">from </w:t>
      </w:r>
      <w:ins w:id="140" w:author="Stephen Scherrer" w:date="2019-06-12T14:46:00Z">
        <w:r w:rsidR="00683262">
          <w:rPr>
            <w:rFonts w:ascii="Times New Roman" w:hAnsi="Times New Roman" w:cs="Times New Roman"/>
            <w:sz w:val="24"/>
            <w:szCs w:val="24"/>
          </w:rPr>
          <w:t xml:space="preserve">otoliths collected in </w:t>
        </w:r>
      </w:ins>
      <w:r w:rsidR="00671D43">
        <w:rPr>
          <w:rFonts w:ascii="Times New Roman" w:hAnsi="Times New Roman" w:cs="Times New Roman"/>
          <w:sz w:val="24"/>
          <w:szCs w:val="24"/>
        </w:rPr>
        <w:t>t</w:t>
      </w:r>
      <w:r w:rsidR="00991EDB">
        <w:rPr>
          <w:rFonts w:ascii="Times New Roman" w:hAnsi="Times New Roman" w:cs="Times New Roman"/>
          <w:sz w:val="24"/>
          <w:szCs w:val="24"/>
        </w:rPr>
        <w:t xml:space="preserve">he NWHI </w:t>
      </w:r>
      <w:r w:rsidR="00991EDB" w:rsidRPr="00046C8F">
        <w:rPr>
          <w:rFonts w:ascii="Times New Roman" w:hAnsi="Times New Roman" w:cs="Times New Roman"/>
          <w:sz w:val="24"/>
          <w:szCs w:val="24"/>
        </w:rPr>
        <w:t>without constraini</w:t>
      </w:r>
      <w:r w:rsidR="00991EDB">
        <w:rPr>
          <w:rFonts w:ascii="Times New Roman" w:hAnsi="Times New Roman" w:cs="Times New Roman"/>
          <w:sz w:val="24"/>
          <w:szCs w:val="24"/>
        </w:rPr>
        <w:t>ng</w:t>
      </w:r>
      <w:r w:rsidR="00991ED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91EDB" w:rsidRPr="00046C8F">
        <w:rPr>
          <w:rFonts w:ascii="Times New Roman" w:hAnsi="Times New Roman" w:cs="Times New Roman"/>
          <w:sz w:val="24"/>
          <w:szCs w:val="24"/>
        </w:rPr>
        <w:t xml:space="preserve"> </w:t>
      </w:r>
      <w:r w:rsidR="00991EDB">
        <w:rPr>
          <w:rFonts w:ascii="Times New Roman" w:hAnsi="Times New Roman" w:cs="Times New Roman"/>
          <w:sz w:val="24"/>
          <w:szCs w:val="24"/>
        </w:rPr>
        <w:fldChar w:fldCharType="begin" w:fldLock="1"/>
      </w:r>
      <w:r w:rsidR="00991EDB">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R="00991EDB">
        <w:rPr>
          <w:rFonts w:ascii="Times New Roman" w:hAnsi="Times New Roman" w:cs="Times New Roman"/>
          <w:sz w:val="24"/>
          <w:szCs w:val="24"/>
        </w:rPr>
        <w:fldChar w:fldCharType="separate"/>
      </w:r>
      <w:r w:rsidR="00991EDB" w:rsidRPr="00FC72E3">
        <w:rPr>
          <w:rFonts w:ascii="Times New Roman" w:hAnsi="Times New Roman" w:cs="Times New Roman"/>
          <w:noProof/>
          <w:sz w:val="24"/>
          <w:szCs w:val="24"/>
        </w:rPr>
        <w:t>(Ralston and Miyamoto 1983)</w:t>
      </w:r>
      <w:r w:rsidR="00991EDB">
        <w:rPr>
          <w:rFonts w:ascii="Times New Roman" w:hAnsi="Times New Roman" w:cs="Times New Roman"/>
          <w:sz w:val="24"/>
          <w:szCs w:val="24"/>
        </w:rPr>
        <w:fldChar w:fldCharType="end"/>
      </w:r>
      <w:r w:rsidR="00991EDB">
        <w:rPr>
          <w:rFonts w:ascii="Times New Roman" w:hAnsi="Times New Roman" w:cs="Times New Roman"/>
          <w:sz w:val="24"/>
          <w:szCs w:val="24"/>
        </w:rPr>
        <w:t xml:space="preserve">, </w:t>
      </w:r>
      <w:r w:rsidR="00483E13">
        <w:rPr>
          <w:rFonts w:ascii="Times New Roman" w:hAnsi="Times New Roman" w:cs="Times New Roman"/>
          <w:sz w:val="24"/>
          <w:szCs w:val="24"/>
        </w:rPr>
        <w:t xml:space="preserve">2) </w:t>
      </w:r>
      <w:ins w:id="141" w:author="Stephen Scherrer" w:date="2019-06-12T14:44:00Z">
        <w:r w:rsidR="00683262">
          <w:rPr>
            <w:rFonts w:ascii="Times New Roman" w:hAnsi="Times New Roman" w:cs="Times New Roman"/>
            <w:sz w:val="24"/>
            <w:szCs w:val="24"/>
          </w:rPr>
          <w:t xml:space="preserve">integrated daily growth increments </w:t>
        </w:r>
      </w:ins>
      <w:r w:rsidR="00483E13">
        <w:rPr>
          <w:rFonts w:ascii="Times New Roman" w:hAnsi="Times New Roman" w:cs="Times New Roman"/>
          <w:sz w:val="24"/>
          <w:szCs w:val="24"/>
        </w:rPr>
        <w:t xml:space="preserve">and </w:t>
      </w:r>
      <w:proofErr w:type="spellStart"/>
      <w:r w:rsidR="00483E13">
        <w:rPr>
          <w:rFonts w:ascii="Times New Roman" w:hAnsi="Times New Roman" w:cs="Times New Roman"/>
          <w:sz w:val="24"/>
          <w:szCs w:val="24"/>
        </w:rPr>
        <w:t>microincrement</w:t>
      </w:r>
      <w:proofErr w:type="spellEnd"/>
      <w:ins w:id="142" w:author="Stephen Scherrer" w:date="2019-06-12T14:45:00Z">
        <w:r w:rsidR="00683262">
          <w:rPr>
            <w:rFonts w:ascii="Times New Roman" w:hAnsi="Times New Roman" w:cs="Times New Roman"/>
            <w:sz w:val="24"/>
            <w:szCs w:val="24"/>
          </w:rPr>
          <w:t xml:space="preserve"> counts</w:t>
        </w:r>
      </w:ins>
      <w:r w:rsidR="00483E13">
        <w:rPr>
          <w:rFonts w:ascii="Times New Roman" w:hAnsi="Times New Roman" w:cs="Times New Roman"/>
          <w:sz w:val="24"/>
          <w:szCs w:val="24"/>
        </w:rPr>
        <w:t xml:space="preserve"> </w:t>
      </w:r>
      <w:r w:rsidR="00671D43">
        <w:rPr>
          <w:rFonts w:ascii="Times New Roman" w:hAnsi="Times New Roman" w:cs="Times New Roman"/>
          <w:sz w:val="24"/>
          <w:szCs w:val="24"/>
        </w:rPr>
        <w:t xml:space="preserve">of from the MHI and NWHI </w:t>
      </w:r>
      <w:r w:rsidR="00483E13">
        <w:rPr>
          <w:rFonts w:ascii="Times New Roman" w:hAnsi="Times New Roman" w:cs="Times New Roman"/>
          <w:sz w:val="24"/>
          <w:szCs w:val="24"/>
        </w:rPr>
        <w:t xml:space="preserve">(DeMartini et al. 1994), </w:t>
      </w:r>
      <w:r w:rsidR="00991EDB">
        <w:rPr>
          <w:rFonts w:ascii="Times New Roman" w:hAnsi="Times New Roman" w:cs="Times New Roman"/>
          <w:sz w:val="24"/>
          <w:szCs w:val="24"/>
        </w:rPr>
        <w:t xml:space="preserve">and </w:t>
      </w:r>
      <w:r w:rsidR="00483E13">
        <w:rPr>
          <w:rFonts w:ascii="Times New Roman" w:hAnsi="Times New Roman" w:cs="Times New Roman"/>
          <w:sz w:val="24"/>
          <w:szCs w:val="24"/>
        </w:rPr>
        <w:t>3</w:t>
      </w:r>
      <w:r w:rsidR="00991EDB">
        <w:rPr>
          <w:rFonts w:ascii="Times New Roman" w:hAnsi="Times New Roman" w:cs="Times New Roman"/>
          <w:sz w:val="24"/>
          <w:szCs w:val="24"/>
        </w:rPr>
        <w:t>)</w:t>
      </w:r>
      <w:r w:rsidR="000B43C0">
        <w:rPr>
          <w:rFonts w:ascii="Times New Roman" w:hAnsi="Times New Roman" w:cs="Times New Roman"/>
          <w:sz w:val="24"/>
          <w:szCs w:val="24"/>
        </w:rPr>
        <w:t xml:space="preserve"> </w:t>
      </w:r>
      <w:r w:rsidR="00527223">
        <w:rPr>
          <w:rFonts w:ascii="Times New Roman" w:hAnsi="Times New Roman" w:cs="Times New Roman"/>
          <w:sz w:val="24"/>
          <w:szCs w:val="24"/>
        </w:rPr>
        <w:t xml:space="preserve">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sidR="00671D43">
        <w:rPr>
          <w:rFonts w:ascii="Times New Roman" w:hAnsi="Times New Roman" w:cs="Times New Roman"/>
          <w:sz w:val="24"/>
          <w:szCs w:val="24"/>
        </w:rPr>
        <w:t xml:space="preserve">otolith </w:t>
      </w:r>
      <w:del w:id="143" w:author="Stephen Scherrer" w:date="2019-06-12T15:35:00Z">
        <w:r w:rsidRPr="00046C8F" w:rsidDel="005E3699">
          <w:rPr>
            <w:rFonts w:ascii="Times New Roman" w:hAnsi="Times New Roman" w:cs="Times New Roman"/>
            <w:sz w:val="24"/>
            <w:szCs w:val="24"/>
          </w:rPr>
          <w:delText>annuli</w:delText>
        </w:r>
        <w:r w:rsidR="00671D43" w:rsidDel="005E3699">
          <w:rPr>
            <w:rFonts w:ascii="Times New Roman" w:hAnsi="Times New Roman" w:cs="Times New Roman"/>
            <w:sz w:val="24"/>
            <w:szCs w:val="24"/>
          </w:rPr>
          <w:delText xml:space="preserve"> and microincrements</w:delText>
        </w:r>
      </w:del>
      <w:ins w:id="144" w:author="Stephen Scherrer" w:date="2019-06-12T15:35:00Z">
        <w:r w:rsidR="005E3699">
          <w:rPr>
            <w:rFonts w:ascii="Times New Roman" w:hAnsi="Times New Roman" w:cs="Times New Roman"/>
            <w:sz w:val="24"/>
            <w:szCs w:val="24"/>
          </w:rPr>
          <w:t>increments</w:t>
        </w:r>
      </w:ins>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w:t>
      </w:r>
      <w:r w:rsidR="00802991">
        <w:rPr>
          <w:rFonts w:ascii="Times New Roman" w:hAnsi="Times New Roman" w:cs="Times New Roman"/>
          <w:sz w:val="24"/>
          <w:szCs w:val="24"/>
        </w:rPr>
        <w:t xml:space="preserve">MHI </w:t>
      </w:r>
      <w:r>
        <w:rPr>
          <w:rFonts w:ascii="Times New Roman" w:hAnsi="Times New Roman" w:cs="Times New Roman"/>
          <w:sz w:val="24"/>
          <w:szCs w:val="24"/>
        </w:rPr>
        <w:t xml:space="preserve">and </w:t>
      </w:r>
      <w:r w:rsidR="00802991">
        <w:rPr>
          <w:rFonts w:ascii="Times New Roman" w:hAnsi="Times New Roman" w:cs="Times New Roman"/>
          <w:sz w:val="24"/>
          <w:szCs w:val="24"/>
        </w:rPr>
        <w:t>NWH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sidR="00802991">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commentRangeEnd w:id="137"/>
      <w:r w:rsidR="00653A25">
        <w:rPr>
          <w:rStyle w:val="CommentReference"/>
        </w:rPr>
        <w:commentReference w:id="137"/>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008741AC">
        <w:rPr>
          <w:rFonts w:ascii="Times New Roman" w:hAnsi="Times New Roman" w:cs="Times New Roman"/>
          <w:sz w:val="24"/>
          <w:szCs w:val="24"/>
        </w:rPr>
        <w:t xml:space="preserve"> and support the </w:t>
      </w:r>
      <w:r w:rsidR="00F40956">
        <w:rPr>
          <w:rFonts w:ascii="Times New Roman" w:hAnsi="Times New Roman" w:cs="Times New Roman"/>
          <w:sz w:val="24"/>
          <w:szCs w:val="24"/>
        </w:rPr>
        <w:t xml:space="preserve">implicit </w:t>
      </w:r>
      <w:r w:rsidR="008741AC">
        <w:rPr>
          <w:rFonts w:ascii="Times New Roman" w:hAnsi="Times New Roman" w:cs="Times New Roman"/>
          <w:sz w:val="24"/>
          <w:szCs w:val="24"/>
        </w:rPr>
        <w:t xml:space="preserve">assumption that </w:t>
      </w:r>
      <w:r w:rsidR="008741AC" w:rsidRPr="00046C8F">
        <w:rPr>
          <w:rFonts w:ascii="Times New Roman" w:hAnsi="Times New Roman" w:cs="Times New Roman"/>
          <w:sz w:val="24"/>
          <w:szCs w:val="24"/>
        </w:rPr>
        <w:t xml:space="preserve">tagging </w:t>
      </w:r>
      <w:r w:rsidR="00F40956">
        <w:rPr>
          <w:rFonts w:ascii="Times New Roman" w:hAnsi="Times New Roman" w:cs="Times New Roman"/>
          <w:sz w:val="24"/>
          <w:szCs w:val="24"/>
        </w:rPr>
        <w:t xml:space="preserve">individuals </w:t>
      </w:r>
      <w:r w:rsidR="008741AC">
        <w:rPr>
          <w:rFonts w:ascii="Times New Roman" w:hAnsi="Times New Roman" w:cs="Times New Roman"/>
          <w:sz w:val="24"/>
          <w:szCs w:val="24"/>
        </w:rPr>
        <w:t>did</w:t>
      </w:r>
      <w:r w:rsidR="008741AC" w:rsidRPr="00046C8F">
        <w:rPr>
          <w:rFonts w:ascii="Times New Roman" w:hAnsi="Times New Roman" w:cs="Times New Roman"/>
          <w:sz w:val="24"/>
          <w:szCs w:val="24"/>
        </w:rPr>
        <w:t xml:space="preserve"> not disrupt</w:t>
      </w:r>
      <w:r w:rsidR="002329E2">
        <w:rPr>
          <w:rFonts w:ascii="Times New Roman" w:hAnsi="Times New Roman" w:cs="Times New Roman"/>
          <w:sz w:val="24"/>
          <w:szCs w:val="24"/>
        </w:rPr>
        <w:t xml:space="preserve"> the</w:t>
      </w:r>
      <w:r w:rsidR="00F40956">
        <w:rPr>
          <w:rFonts w:ascii="Times New Roman" w:hAnsi="Times New Roman" w:cs="Times New Roman"/>
          <w:sz w:val="24"/>
          <w:szCs w:val="24"/>
        </w:rPr>
        <w:t>ir</w:t>
      </w:r>
      <w:r w:rsidR="008741AC" w:rsidRPr="00046C8F">
        <w:rPr>
          <w:rFonts w:ascii="Times New Roman" w:hAnsi="Times New Roman" w:cs="Times New Roman"/>
          <w:sz w:val="24"/>
          <w:szCs w:val="24"/>
        </w:rPr>
        <w:t xml:space="preserve"> growth </w:t>
      </w:r>
      <w:r w:rsidR="00D749B2">
        <w:rPr>
          <w:rFonts w:ascii="Times New Roman" w:hAnsi="Times New Roman" w:cs="Times New Roman"/>
          <w:sz w:val="24"/>
          <w:szCs w:val="24"/>
        </w:rPr>
        <w:t>trajectory</w:t>
      </w:r>
      <w:r w:rsidR="008741AC">
        <w:rPr>
          <w:rFonts w:ascii="Times New Roman" w:hAnsi="Times New Roman" w:cs="Times New Roman"/>
          <w:sz w:val="24"/>
          <w:szCs w:val="24"/>
        </w:rPr>
        <w:t>.</w:t>
      </w:r>
      <w:commentRangeStart w:id="145"/>
      <w:commentRangeStart w:id="146"/>
      <w:r w:rsidR="00F40956">
        <w:rPr>
          <w:rFonts w:ascii="Times New Roman" w:hAnsi="Times New Roman" w:cs="Times New Roman"/>
          <w:sz w:val="24"/>
          <w:szCs w:val="24"/>
        </w:rPr>
        <w:t xml:space="preserve"> </w:t>
      </w:r>
      <w:ins w:id="147" w:author="Stephen Scherrer" w:date="2019-06-12T12:54:00Z">
        <w:r w:rsidR="009C2C17">
          <w:rPr>
            <w:rFonts w:ascii="Times New Roman" w:hAnsi="Times New Roman" w:cs="Times New Roman"/>
            <w:sz w:val="24"/>
            <w:szCs w:val="24"/>
          </w:rPr>
          <w:t>I</w:t>
        </w:r>
      </w:ins>
      <w:r w:rsidR="00F40956">
        <w:rPr>
          <w:rFonts w:ascii="Times New Roman" w:hAnsi="Times New Roman" w:cs="Times New Roman"/>
          <w:sz w:val="24"/>
          <w:szCs w:val="24"/>
        </w:rPr>
        <w:t xml:space="preserve">ntegrative parameters differed from estimates from an ongoing mark recapture study in the MHI which reported faster growth and smaller asymptotic lengths </w:t>
      </w:r>
      <w:r w:rsidR="00F40956">
        <w:rPr>
          <w:rFonts w:ascii="Times New Roman" w:hAnsi="Times New Roman" w:cs="Times New Roman"/>
          <w:sz w:val="24"/>
          <w:szCs w:val="24"/>
        </w:rPr>
        <w:fldChar w:fldCharType="begin" w:fldLock="1"/>
      </w:r>
      <w:r w:rsidR="00F40956">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40956">
        <w:rPr>
          <w:rFonts w:ascii="Times New Roman" w:hAnsi="Times New Roman" w:cs="Times New Roman"/>
          <w:sz w:val="24"/>
          <w:szCs w:val="24"/>
        </w:rPr>
        <w:fldChar w:fldCharType="separate"/>
      </w:r>
      <w:r w:rsidR="00F40956" w:rsidRPr="00D81383">
        <w:rPr>
          <w:rFonts w:ascii="Times New Roman" w:hAnsi="Times New Roman" w:cs="Times New Roman"/>
          <w:noProof/>
          <w:sz w:val="24"/>
          <w:szCs w:val="24"/>
        </w:rPr>
        <w:t>(O’Malley 2015)</w:t>
      </w:r>
      <w:r w:rsidR="00F40956">
        <w:rPr>
          <w:rFonts w:ascii="Times New Roman" w:hAnsi="Times New Roman" w:cs="Times New Roman"/>
          <w:sz w:val="24"/>
          <w:szCs w:val="24"/>
        </w:rPr>
        <w:fldChar w:fldCharType="end"/>
      </w:r>
      <w:r w:rsidR="00F40956">
        <w:rPr>
          <w:rFonts w:ascii="Times New Roman" w:hAnsi="Times New Roman" w:cs="Times New Roman"/>
          <w:sz w:val="24"/>
          <w:szCs w:val="24"/>
        </w:rPr>
        <w:t xml:space="preserve">. </w:t>
      </w:r>
      <w:commentRangeEnd w:id="145"/>
      <w:r w:rsidR="000D113E">
        <w:rPr>
          <w:rStyle w:val="CommentReference"/>
        </w:rPr>
        <w:commentReference w:id="145"/>
      </w:r>
      <w:commentRangeEnd w:id="146"/>
      <w:r w:rsidR="00256CD6">
        <w:rPr>
          <w:rStyle w:val="CommentReference"/>
        </w:rPr>
        <w:commentReference w:id="146"/>
      </w:r>
      <w:r w:rsidR="00F40956">
        <w:rPr>
          <w:rFonts w:ascii="Times New Roman" w:hAnsi="Times New Roman" w:cs="Times New Roman"/>
          <w:sz w:val="24"/>
          <w:szCs w:val="24"/>
        </w:rPr>
        <w:t>These differences could arise from real changes in growth</w:t>
      </w:r>
      <w:ins w:id="148" w:author="Stephen Scherrer" w:date="2019-06-12T12:20:00Z">
        <w:r w:rsidR="00256CD6">
          <w:rPr>
            <w:rFonts w:ascii="Times New Roman" w:hAnsi="Times New Roman" w:cs="Times New Roman"/>
            <w:sz w:val="24"/>
            <w:szCs w:val="24"/>
          </w:rPr>
          <w:t xml:space="preserve"> between the periods fish were collected</w:t>
        </w:r>
      </w:ins>
      <w:r w:rsidR="00F40956">
        <w:rPr>
          <w:rFonts w:ascii="Times New Roman" w:hAnsi="Times New Roman" w:cs="Times New Roman"/>
          <w:sz w:val="24"/>
          <w:szCs w:val="24"/>
        </w:rPr>
        <w:t xml:space="preserve">, </w:t>
      </w:r>
      <w:ins w:id="149" w:author="Stephen Scherrer" w:date="2019-06-12T12:55:00Z">
        <w:r w:rsidR="009C2C17">
          <w:rPr>
            <w:rFonts w:ascii="Times New Roman" w:hAnsi="Times New Roman" w:cs="Times New Roman"/>
            <w:sz w:val="24"/>
            <w:szCs w:val="24"/>
          </w:rPr>
          <w:t xml:space="preserve">methodological differences, </w:t>
        </w:r>
      </w:ins>
      <w:ins w:id="150" w:author="Stephen Scherrer" w:date="2019-06-12T13:55:00Z">
        <w:r w:rsidR="00AB0ED9">
          <w:rPr>
            <w:rFonts w:ascii="Times New Roman" w:hAnsi="Times New Roman" w:cs="Times New Roman"/>
            <w:sz w:val="24"/>
            <w:szCs w:val="24"/>
          </w:rPr>
          <w:t>as well as</w:t>
        </w:r>
      </w:ins>
      <w:ins w:id="151" w:author="Stephen Scherrer" w:date="2019-06-12T12:55:00Z">
        <w:r w:rsidR="009C2C17">
          <w:rPr>
            <w:rFonts w:ascii="Times New Roman" w:hAnsi="Times New Roman" w:cs="Times New Roman"/>
            <w:sz w:val="24"/>
            <w:szCs w:val="24"/>
          </w:rPr>
          <w:t xml:space="preserve"> that</w:t>
        </w:r>
      </w:ins>
      <w:r w:rsidR="00F40956">
        <w:rPr>
          <w:rFonts w:ascii="Times New Roman" w:hAnsi="Times New Roman" w:cs="Times New Roman"/>
          <w:sz w:val="24"/>
          <w:szCs w:val="24"/>
        </w:rPr>
        <w:t xml:space="preserve"> thus far, none of the fish recaptured during the ongoing study have been of the largest size classes (maximum size reported = 47.6 cm FL). </w:t>
      </w:r>
    </w:p>
    <w:p w14:paraId="6A6F8A5E" w14:textId="3E10E321" w:rsidR="00381EEC" w:rsidRDefault="00381EEC"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0E105B8D" w14:textId="13384A09" w:rsidR="00813F68" w:rsidRDefault="00813F68" w:rsidP="00381EEC">
      <w:pPr>
        <w:spacing w:line="480" w:lineRule="auto"/>
        <w:ind w:firstLine="720"/>
        <w:rPr>
          <w:rFonts w:ascii="Times New Roman" w:hAnsi="Times New Roman" w:cs="Times New Roman"/>
          <w:sz w:val="24"/>
          <w:szCs w:val="24"/>
        </w:rPr>
      </w:pPr>
      <w:commentRangeStart w:id="152"/>
      <w:r>
        <w:rPr>
          <w:rFonts w:ascii="Times New Roman" w:hAnsi="Times New Roman" w:cs="Times New Roman"/>
          <w:sz w:val="24"/>
          <w:szCs w:val="24"/>
        </w:rPr>
        <w:t>Comparing growth parameter estimates fit exclusively with OTP data indicate that Bayesian and maximum likelihood fitting methods performed similarly.</w:t>
      </w:r>
      <w:commentRangeEnd w:id="152"/>
      <w:r w:rsidR="007D36C9">
        <w:rPr>
          <w:rStyle w:val="CommentReference"/>
        </w:rPr>
        <w:commentReference w:id="152"/>
      </w:r>
      <w:r>
        <w:rPr>
          <w:rFonts w:ascii="Times New Roman" w:hAnsi="Times New Roman" w:cs="Times New Roman"/>
          <w:sz w:val="24"/>
          <w:szCs w:val="24"/>
        </w:rPr>
        <w:t xml:space="preserve"> </w:t>
      </w:r>
      <w:r>
        <w:rPr>
          <w:rFonts w:ascii="Times New Roman" w:hAnsi="Times New Roman" w:cs="Times New Roman"/>
          <w:noProof/>
          <w:sz w:val="24"/>
          <w:szCs w:val="24"/>
        </w:rPr>
        <w:t>The treatement of individual variability in parameters estimate</w:t>
      </w:r>
      <w:r w:rsidR="00F40956">
        <w:rPr>
          <w:rFonts w:ascii="Times New Roman" w:hAnsi="Times New Roman" w:cs="Times New Roman"/>
          <w:noProof/>
          <w:sz w:val="24"/>
          <w:szCs w:val="24"/>
        </w:rPr>
        <w:t>d</w:t>
      </w:r>
      <w:r>
        <w:rPr>
          <w:rFonts w:ascii="Times New Roman" w:hAnsi="Times New Roman" w:cs="Times New Roman"/>
          <w:noProof/>
          <w:sz w:val="24"/>
          <w:szCs w:val="24"/>
        </w:rPr>
        <w:t xml:space="preserve"> </w:t>
      </w:r>
      <w:r w:rsidR="00F40956">
        <w:rPr>
          <w:rFonts w:ascii="Times New Roman" w:hAnsi="Times New Roman" w:cs="Times New Roman"/>
          <w:noProof/>
          <w:sz w:val="24"/>
          <w:szCs w:val="24"/>
        </w:rPr>
        <w:t>in</w:t>
      </w:r>
      <w:r>
        <w:rPr>
          <w:rFonts w:ascii="Times New Roman" w:hAnsi="Times New Roman" w:cs="Times New Roman"/>
          <w:noProof/>
          <w:sz w:val="24"/>
          <w:szCs w:val="24"/>
        </w:rPr>
        <w:t xml:space="preserve"> Model 2 were identical to those used to fit Model 5</w:t>
      </w:r>
      <w:r w:rsidR="00F40956">
        <w:rPr>
          <w:rFonts w:ascii="Times New Roman" w:hAnsi="Times New Roman" w:cs="Times New Roman"/>
          <w:noProof/>
          <w:sz w:val="24"/>
          <w:szCs w:val="24"/>
        </w:rPr>
        <w:t xml:space="preserve"> </w:t>
      </w:r>
      <w:r w:rsidR="00F40956">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w:t>
      </w:r>
      <w:r w:rsidR="00F40956">
        <w:rPr>
          <w:rFonts w:ascii="Times New Roman" w:hAnsi="Times New Roman" w:cs="Times New Roman"/>
          <w:sz w:val="24"/>
          <w:szCs w:val="24"/>
        </w:rPr>
        <w:t>5</w:t>
      </w:r>
      <w:r w:rsidRPr="00046C8F">
        <w:rPr>
          <w:rFonts w:ascii="Times New Roman" w:hAnsi="Times New Roman" w:cs="Times New Roman"/>
          <w:sz w:val="24"/>
          <w:szCs w:val="24"/>
        </w:rPr>
        <w:t xml:space="preserve">. </w:t>
      </w:r>
      <w:r>
        <w:rPr>
          <w:rFonts w:ascii="Times New Roman" w:hAnsi="Times New Roman" w:cs="Times New Roman"/>
          <w:sz w:val="24"/>
          <w:szCs w:val="24"/>
        </w:rPr>
        <w:t>Integrative M</w:t>
      </w:r>
      <w:r w:rsidRPr="00046C8F">
        <w:rPr>
          <w:rFonts w:ascii="Times New Roman" w:hAnsi="Times New Roman" w:cs="Times New Roman"/>
          <w:sz w:val="24"/>
          <w:szCs w:val="24"/>
        </w:rPr>
        <w:t xml:space="preserve">odels </w:t>
      </w:r>
      <w:r>
        <w:rPr>
          <w:rFonts w:ascii="Times New Roman" w:hAnsi="Times New Roman" w:cs="Times New Roman"/>
          <w:sz w:val="24"/>
          <w:szCs w:val="24"/>
        </w:rPr>
        <w:t>6-11</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 xml:space="preserve">ns of parameter variability as </w:t>
      </w:r>
      <w:r w:rsidR="00F40956">
        <w:rPr>
          <w:rFonts w:ascii="Times New Roman" w:hAnsi="Times New Roman" w:cs="Times New Roman"/>
          <w:sz w:val="24"/>
          <w:szCs w:val="24"/>
        </w:rPr>
        <w:t>m</w:t>
      </w:r>
      <w:r>
        <w:rPr>
          <w:rFonts w:ascii="Times New Roman" w:hAnsi="Times New Roman" w:cs="Times New Roman"/>
          <w:sz w:val="24"/>
          <w:szCs w:val="24"/>
        </w:rPr>
        <w:t>odel</w:t>
      </w:r>
      <w:r w:rsidR="00F40956">
        <w:rPr>
          <w:rFonts w:ascii="Times New Roman" w:hAnsi="Times New Roman" w:cs="Times New Roman"/>
          <w:sz w:val="24"/>
          <w:szCs w:val="24"/>
        </w:rPr>
        <w:t>s</w:t>
      </w:r>
      <w:r>
        <w:rPr>
          <w:rFonts w:ascii="Times New Roman" w:hAnsi="Times New Roman" w:cs="Times New Roman"/>
          <w:sz w:val="24"/>
          <w:szCs w:val="24"/>
        </w:rPr>
        <w:t xml:space="preserve"> 2 and 5.</w:t>
      </w:r>
    </w:p>
    <w:p w14:paraId="6597191E" w14:textId="34A5F7C3" w:rsidR="007E55F8" w:rsidRDefault="00CF6A04" w:rsidP="004153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Bayesian models, Model </w:t>
      </w:r>
      <w:ins w:id="153" w:author="Stephen Scherrer" w:date="2019-06-14T10:14:00Z">
        <w:r w:rsidR="0040723E">
          <w:rPr>
            <w:rFonts w:ascii="Times New Roman" w:hAnsi="Times New Roman" w:cs="Times New Roman"/>
            <w:sz w:val="24"/>
            <w:szCs w:val="24"/>
          </w:rPr>
          <w:t>2</w:t>
        </w:r>
      </w:ins>
      <w:del w:id="154" w:author="Stephen Scherrer" w:date="2019-06-14T10:14:00Z">
        <w:r w:rsidDel="0040723E">
          <w:rPr>
            <w:rFonts w:ascii="Times New Roman" w:hAnsi="Times New Roman" w:cs="Times New Roman"/>
            <w:sz w:val="24"/>
            <w:szCs w:val="24"/>
          </w:rPr>
          <w:delText>1</w:delText>
        </w:r>
      </w:del>
      <w:r>
        <w:rPr>
          <w:rFonts w:ascii="Times New Roman" w:hAnsi="Times New Roman" w:cs="Times New Roman"/>
          <w:sz w:val="24"/>
          <w:szCs w:val="24"/>
        </w:rPr>
        <w:t xml:space="preserve"> </w:t>
      </w:r>
      <w:r w:rsidR="00F40956">
        <w:rPr>
          <w:rFonts w:ascii="Times New Roman" w:hAnsi="Times New Roman" w:cs="Times New Roman"/>
          <w:sz w:val="24"/>
          <w:szCs w:val="24"/>
        </w:rPr>
        <w:t>was</w:t>
      </w:r>
      <w:commentRangeStart w:id="155"/>
      <w:r>
        <w:rPr>
          <w:rFonts w:ascii="Times New Roman" w:hAnsi="Times New Roman" w:cs="Times New Roman"/>
          <w:sz w:val="24"/>
          <w:szCs w:val="24"/>
        </w:rPr>
        <w:t xml:space="preserve"> the </w:t>
      </w:r>
      <w:del w:id="156" w:author="Stephen Scherrer" w:date="2019-06-14T10:15:00Z">
        <w:r w:rsidDel="00AB6B1D">
          <w:rPr>
            <w:rFonts w:ascii="Times New Roman" w:hAnsi="Times New Roman" w:cs="Times New Roman"/>
            <w:sz w:val="24"/>
            <w:szCs w:val="24"/>
          </w:rPr>
          <w:delText xml:space="preserve">presumed </w:delText>
        </w:r>
      </w:del>
      <w:ins w:id="157" w:author="Stephen Scherrer" w:date="2019-06-14T10:15:00Z">
        <w:r w:rsidR="00AB6B1D">
          <w:rPr>
            <w:rFonts w:ascii="Times New Roman" w:hAnsi="Times New Roman" w:cs="Times New Roman"/>
            <w:sz w:val="24"/>
            <w:szCs w:val="24"/>
          </w:rPr>
          <w:t>most parsimonious</w:t>
        </w:r>
      </w:ins>
      <w:del w:id="158" w:author="Stephen Scherrer" w:date="2019-06-14T10:15:00Z">
        <w:r w:rsidDel="00AB6B1D">
          <w:rPr>
            <w:rFonts w:ascii="Times New Roman" w:hAnsi="Times New Roman" w:cs="Times New Roman"/>
            <w:sz w:val="24"/>
            <w:szCs w:val="24"/>
          </w:rPr>
          <w:delText>best</w:delText>
        </w:r>
      </w:del>
      <w:r w:rsidR="00D558AB">
        <w:rPr>
          <w:rFonts w:ascii="Times New Roman" w:hAnsi="Times New Roman" w:cs="Times New Roman"/>
          <w:sz w:val="24"/>
          <w:szCs w:val="24"/>
        </w:rPr>
        <w:t xml:space="preserve">. </w:t>
      </w:r>
      <w:commentRangeEnd w:id="155"/>
      <w:r w:rsidR="0097466E">
        <w:rPr>
          <w:rStyle w:val="CommentReference"/>
        </w:rPr>
        <w:commentReference w:id="155"/>
      </w:r>
      <w:r w:rsidR="00D558AB">
        <w:rPr>
          <w:rFonts w:ascii="Times New Roman" w:hAnsi="Times New Roman" w:cs="Times New Roman"/>
          <w:sz w:val="24"/>
          <w:szCs w:val="24"/>
        </w:rPr>
        <w:t>This model allowed</w:t>
      </w:r>
      <w:r>
        <w:rPr>
          <w:rFonts w:ascii="Times New Roman" w:hAnsi="Times New Roman" w:cs="Times New Roman"/>
          <w:sz w:val="24"/>
          <w:szCs w:val="24"/>
        </w:rPr>
        <w:t xml:space="preserve"> </w:t>
      </w:r>
      <w:del w:id="159" w:author="Stephen Scherrer" w:date="2019-06-14T10:15:00Z">
        <w:r w:rsidDel="00AB6B1D">
          <w:rPr>
            <w:rFonts w:ascii="Times New Roman" w:hAnsi="Times New Roman" w:cs="Times New Roman"/>
            <w:sz w:val="24"/>
            <w:szCs w:val="24"/>
          </w:rPr>
          <w:delText xml:space="preserve">both </w:delText>
        </w:r>
        <m:oMath>
          <m:r>
            <w:rPr>
              <w:rFonts w:ascii="Cambria Math" w:hAnsi="Cambria Math" w:cs="Times New Roman"/>
              <w:sz w:val="24"/>
              <w:szCs w:val="24"/>
            </w:rPr>
            <m:t>K</m:t>
          </m:r>
        </m:oMath>
        <w:r w:rsidRPr="00046C8F" w:rsidDel="00AB6B1D">
          <w:rPr>
            <w:rFonts w:ascii="Times New Roman" w:hAnsi="Times New Roman" w:cs="Times New Roman"/>
            <w:noProof/>
            <w:sz w:val="24"/>
            <w:szCs w:val="24"/>
          </w:rPr>
          <w:delText xml:space="preserve"> and </w:delText>
        </w:r>
      </w:del>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vary for each </w:t>
      </w:r>
      <w:r w:rsidR="00D558AB">
        <w:rPr>
          <w:rFonts w:ascii="Times New Roman" w:hAnsi="Times New Roman" w:cs="Times New Roman"/>
          <w:noProof/>
          <w:sz w:val="24"/>
          <w:szCs w:val="24"/>
        </w:rPr>
        <w:t>fish</w:t>
      </w:r>
      <w:ins w:id="160" w:author="Stephen Scherrer" w:date="2019-06-14T10:15:00Z">
        <w:r w:rsidR="00AB6B1D">
          <w:rPr>
            <w:rFonts w:ascii="Times New Roman" w:hAnsi="Times New Roman" w:cs="Times New Roman"/>
            <w:noProof/>
            <w:sz w:val="24"/>
            <w:szCs w:val="24"/>
          </w:rPr>
          <w:t xml:space="preserve"> while K was treated as fixed</w:t>
        </w:r>
      </w:ins>
      <w:r>
        <w:rPr>
          <w:rFonts w:ascii="Times New Roman" w:hAnsi="Times New Roman" w:cs="Times New Roman"/>
          <w:noProof/>
          <w:sz w:val="24"/>
          <w:szCs w:val="24"/>
        </w:rPr>
        <w:t xml:space="preserve">. </w:t>
      </w:r>
      <w:ins w:id="161" w:author="Stephen Scherrer" w:date="2019-06-14T10:15:00Z">
        <w:r w:rsidR="00AB6B1D">
          <w:rPr>
            <w:rFonts w:ascii="Times New Roman" w:hAnsi="Times New Roman" w:cs="Times New Roman"/>
            <w:noProof/>
            <w:sz w:val="24"/>
            <w:szCs w:val="24"/>
          </w:rPr>
          <w:t xml:space="preserve">Model 1 performed the second best with a DIC </w:t>
        </w:r>
      </w:ins>
      <w:ins w:id="162" w:author="Stephen Scherrer" w:date="2019-06-14T10:18:00Z">
        <w:r w:rsidR="00AB6B1D">
          <w:rPr>
            <w:rFonts w:ascii="Times New Roman" w:hAnsi="Times New Roman" w:cs="Times New Roman"/>
            <w:noProof/>
            <w:sz w:val="24"/>
            <w:szCs w:val="24"/>
          </w:rPr>
          <w:t>2% higher than Model 1.</w:t>
        </w:r>
      </w:ins>
      <w:ins w:id="163" w:author="Stephen Scherrer" w:date="2019-06-14T10:16:00Z">
        <w:r w:rsidR="00AB6B1D">
          <w:rPr>
            <w:rFonts w:ascii="Times New Roman" w:hAnsi="Times New Roman" w:cs="Times New Roman"/>
            <w:noProof/>
            <w:sz w:val="24"/>
            <w:szCs w:val="24"/>
          </w:rPr>
          <w:t xml:space="preserve"> </w:t>
        </w:r>
      </w:ins>
      <w:r w:rsidRPr="00046C8F">
        <w:rPr>
          <w:rFonts w:ascii="Times New Roman" w:hAnsi="Times New Roman" w:cs="Times New Roman"/>
          <w:noProof/>
          <w:sz w:val="24"/>
          <w:szCs w:val="24"/>
        </w:rPr>
        <w:t xml:space="preserve">Models </w:t>
      </w:r>
      <w:ins w:id="164" w:author="Stephen Scherrer" w:date="2019-06-14T10:16:00Z">
        <w:r w:rsidR="00AB6B1D">
          <w:rPr>
            <w:rFonts w:ascii="Times New Roman" w:hAnsi="Times New Roman" w:cs="Times New Roman"/>
            <w:noProof/>
            <w:sz w:val="24"/>
            <w:szCs w:val="24"/>
          </w:rPr>
          <w:t>3</w:t>
        </w:r>
      </w:ins>
      <w:del w:id="165" w:author="Stephen Scherrer" w:date="2019-06-14T10:16:00Z">
        <w:r w:rsidRPr="00046C8F" w:rsidDel="00AB6B1D">
          <w:rPr>
            <w:rFonts w:ascii="Times New Roman" w:hAnsi="Times New Roman" w:cs="Times New Roman"/>
            <w:noProof/>
            <w:sz w:val="24"/>
            <w:szCs w:val="24"/>
          </w:rPr>
          <w:delText>2</w:delText>
        </w:r>
      </w:del>
      <w:ins w:id="166" w:author="Stephen Scherrer" w:date="2019-06-14T10:16:00Z">
        <w:r w:rsidR="00AB6B1D">
          <w:rPr>
            <w:rFonts w:ascii="Times New Roman" w:hAnsi="Times New Roman" w:cs="Times New Roman"/>
            <w:noProof/>
            <w:sz w:val="24"/>
            <w:szCs w:val="24"/>
          </w:rPr>
          <w:t xml:space="preserve"> and </w:t>
        </w:r>
      </w:ins>
      <w:del w:id="167" w:author="Stephen Scherrer" w:date="2019-06-14T10:16:00Z">
        <w:r w:rsidRPr="00046C8F" w:rsidDel="00AB6B1D">
          <w:rPr>
            <w:rFonts w:ascii="Times New Roman" w:hAnsi="Times New Roman" w:cs="Times New Roman"/>
            <w:noProof/>
            <w:sz w:val="24"/>
            <w:szCs w:val="24"/>
          </w:rPr>
          <w:delText>-</w:delText>
        </w:r>
      </w:del>
      <w:r w:rsidRPr="00046C8F">
        <w:rPr>
          <w:rFonts w:ascii="Times New Roman" w:hAnsi="Times New Roman" w:cs="Times New Roman"/>
          <w:noProof/>
          <w:sz w:val="24"/>
          <w:szCs w:val="24"/>
        </w:rPr>
        <w:t xml:space="preserve">4 </w:t>
      </w:r>
      <w:ins w:id="168" w:author="Stephen Scherrer" w:date="2019-06-14T10:16:00Z">
        <w:r w:rsidR="00AB6B1D">
          <w:rPr>
            <w:rFonts w:ascii="Times New Roman" w:hAnsi="Times New Roman" w:cs="Times New Roman"/>
            <w:noProof/>
            <w:sz w:val="24"/>
            <w:szCs w:val="24"/>
          </w:rPr>
          <w:t xml:space="preserve">had </w:t>
        </w:r>
      </w:ins>
      <w:ins w:id="169" w:author="Stephen Scherrer" w:date="2019-06-14T10:17:00Z">
        <w:r w:rsidR="00AB6B1D">
          <w:rPr>
            <w:rFonts w:ascii="Times New Roman" w:hAnsi="Times New Roman" w:cs="Times New Roman"/>
            <w:noProof/>
            <w:sz w:val="24"/>
            <w:szCs w:val="24"/>
          </w:rPr>
          <w:t xml:space="preserve">DICs </w:t>
        </w:r>
      </w:ins>
      <w:r w:rsidRPr="00046C8F">
        <w:rPr>
          <w:rFonts w:ascii="Times New Roman" w:hAnsi="Times New Roman" w:cs="Times New Roman"/>
          <w:noProof/>
          <w:sz w:val="24"/>
          <w:szCs w:val="24"/>
        </w:rPr>
        <w:t>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commentRangeStart w:id="170"/>
      <w:r w:rsidRPr="00046C8F">
        <w:rPr>
          <w:rFonts w:ascii="Times New Roman" w:hAnsi="Times New Roman" w:cs="Times New Roman"/>
          <w:noProof/>
          <w:sz w:val="24"/>
          <w:szCs w:val="24"/>
        </w:rPr>
        <w:t xml:space="preserve">Based upon parameter estimates and patterns of standard deviation, it is likely that Model 3 and Model 4 </w:t>
      </w:r>
      <w:r>
        <w:rPr>
          <w:rFonts w:ascii="Times New Roman" w:hAnsi="Times New Roman" w:cs="Times New Roman"/>
          <w:noProof/>
          <w:sz w:val="24"/>
          <w:szCs w:val="24"/>
        </w:rPr>
        <w:t>we</w:t>
      </w:r>
      <w:r w:rsidRPr="00046C8F">
        <w:rPr>
          <w:rFonts w:ascii="Times New Roman" w:hAnsi="Times New Roman" w:cs="Times New Roman"/>
          <w:noProof/>
          <w:sz w:val="24"/>
          <w:szCs w:val="24"/>
        </w:rPr>
        <w:t>re not credible</w:t>
      </w:r>
      <w:commentRangeEnd w:id="170"/>
      <w:r w:rsidR="0097466E">
        <w:rPr>
          <w:rStyle w:val="CommentReference"/>
        </w:rPr>
        <w:commentReference w:id="170"/>
      </w:r>
      <w:r w:rsidRPr="00046C8F">
        <w:rPr>
          <w:rFonts w:ascii="Times New Roman" w:hAnsi="Times New Roman" w:cs="Times New Roman"/>
          <w:noProof/>
          <w:sz w:val="24"/>
          <w:szCs w:val="24"/>
        </w:rPr>
        <w:t xml:space="preserve">. </w:t>
      </w:r>
      <w:r w:rsidR="00D558AB">
        <w:rPr>
          <w:rFonts w:ascii="Times New Roman" w:hAnsi="Times New Roman" w:cs="Times New Roman"/>
          <w:noProof/>
          <w:sz w:val="24"/>
          <w:szCs w:val="24"/>
        </w:rPr>
        <w:t xml:space="preserve">Similar performance between Model 1 and Model 2 </w:t>
      </w:r>
      <w:r w:rsidR="00D558AB" w:rsidRPr="00046C8F">
        <w:rPr>
          <w:rFonts w:ascii="Times New Roman" w:hAnsi="Times New Roman" w:cs="Times New Roman"/>
          <w:noProof/>
          <w:sz w:val="24"/>
          <w:szCs w:val="24"/>
        </w:rPr>
        <w:t>suggest</w:t>
      </w:r>
      <w:r w:rsidR="00D558AB">
        <w:rPr>
          <w:rFonts w:ascii="Times New Roman" w:hAnsi="Times New Roman" w:cs="Times New Roman"/>
          <w:noProof/>
          <w:sz w:val="24"/>
          <w:szCs w:val="24"/>
        </w:rPr>
        <w:t>ed</w:t>
      </w:r>
      <w:r w:rsidR="00D558AB" w:rsidRPr="00046C8F">
        <w:rPr>
          <w:rFonts w:ascii="Times New Roman" w:hAnsi="Times New Roman" w:cs="Times New Roman"/>
          <w:noProof/>
          <w:sz w:val="24"/>
          <w:szCs w:val="24"/>
        </w:rPr>
        <w:t xml:space="preserve"> that the primary source of individual variability </w:t>
      </w:r>
      <w:r w:rsidR="00D558AB">
        <w:rPr>
          <w:rFonts w:ascii="Times New Roman" w:hAnsi="Times New Roman" w:cs="Times New Roman"/>
          <w:noProof/>
          <w:sz w:val="24"/>
          <w:szCs w:val="24"/>
        </w:rPr>
        <w:t>wa</w:t>
      </w:r>
      <w:r w:rsidR="00D558AB"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58AB" w:rsidRPr="00046C8F">
        <w:rPr>
          <w:rFonts w:ascii="Times New Roman" w:hAnsi="Times New Roman" w:cs="Times New Roman"/>
          <w:noProof/>
          <w:sz w:val="24"/>
          <w:szCs w:val="24"/>
          <w:vertAlign w:val="subscript"/>
        </w:rPr>
        <w:t xml:space="preserve"> </w:t>
      </w:r>
      <w:r w:rsidR="00D558AB" w:rsidRPr="00046C8F">
        <w:rPr>
          <w:rFonts w:ascii="Times New Roman" w:hAnsi="Times New Roman" w:cs="Times New Roman"/>
          <w:noProof/>
          <w:sz w:val="24"/>
          <w:szCs w:val="24"/>
        </w:rPr>
        <w:t xml:space="preserve">parameter. </w:t>
      </w:r>
      <w:r w:rsidR="00D558AB">
        <w:rPr>
          <w:rFonts w:ascii="Times New Roman" w:hAnsi="Times New Roman" w:cs="Times New Roman"/>
          <w:sz w:val="24"/>
          <w:szCs w:val="24"/>
        </w:rPr>
        <w:t xml:space="preserve">This </w:t>
      </w:r>
      <w:r w:rsidR="004D3699">
        <w:rPr>
          <w:rFonts w:ascii="Times New Roman" w:hAnsi="Times New Roman" w:cs="Times New Roman"/>
          <w:sz w:val="24"/>
          <w:szCs w:val="24"/>
        </w:rPr>
        <w:t>is</w:t>
      </w:r>
      <w:r w:rsidR="00D558AB">
        <w:rPr>
          <w:rFonts w:ascii="Times New Roman" w:hAnsi="Times New Roman" w:cs="Times New Roman"/>
          <w:sz w:val="24"/>
          <w:szCs w:val="24"/>
        </w:rPr>
        <w:t xml:space="preserve"> </w:t>
      </w:r>
      <w:r w:rsidR="00D558AB" w:rsidRPr="00046C8F">
        <w:rPr>
          <w:rFonts w:ascii="Times New Roman" w:hAnsi="Times New Roman" w:cs="Times New Roman"/>
          <w:sz w:val="24"/>
          <w:szCs w:val="24"/>
        </w:rPr>
        <w:t xml:space="preserve">consistent with </w:t>
      </w:r>
      <w:r w:rsidR="004D3699">
        <w:rPr>
          <w:rFonts w:ascii="Times New Roman" w:hAnsi="Times New Roman" w:cs="Times New Roman"/>
          <w:sz w:val="24"/>
          <w:szCs w:val="24"/>
        </w:rPr>
        <w:t>other</w:t>
      </w:r>
      <w:r w:rsidR="00D558AB" w:rsidRPr="00046C8F">
        <w:rPr>
          <w:rFonts w:ascii="Times New Roman" w:hAnsi="Times New Roman" w:cs="Times New Roman"/>
          <w:sz w:val="24"/>
          <w:szCs w:val="24"/>
        </w:rPr>
        <w:t xml:space="preserve"> studies </w:t>
      </w:r>
      <w:r w:rsidR="00D558AB">
        <w:rPr>
          <w:rFonts w:ascii="Times New Roman" w:hAnsi="Times New Roman" w:cs="Times New Roman"/>
          <w:sz w:val="24"/>
          <w:szCs w:val="24"/>
        </w:rPr>
        <w:t>where</w:t>
      </w:r>
      <w:r w:rsidR="00D558AB" w:rsidRPr="00046C8F">
        <w:rPr>
          <w:rFonts w:ascii="Times New Roman" w:hAnsi="Times New Roman" w:cs="Times New Roman"/>
          <w:sz w:val="24"/>
          <w:szCs w:val="24"/>
        </w:rPr>
        <w:t xml:space="preserve"> </w:t>
      </w:r>
      <w:r w:rsidR="00D558AB">
        <w:rPr>
          <w:rFonts w:ascii="Times New Roman" w:hAnsi="Times New Roman" w:cs="Times New Roman"/>
          <w:sz w:val="24"/>
          <w:szCs w:val="24"/>
        </w:rPr>
        <w:t xml:space="preserve">the best </w:t>
      </w:r>
      <w:r w:rsidR="00D558AB" w:rsidRPr="00046C8F">
        <w:rPr>
          <w:rFonts w:ascii="Times New Roman" w:hAnsi="Times New Roman" w:cs="Times New Roman"/>
          <w:sz w:val="24"/>
          <w:szCs w:val="24"/>
        </w:rPr>
        <w:t xml:space="preserve">models </w:t>
      </w:r>
      <w:r w:rsidR="00D558AB">
        <w:rPr>
          <w:rFonts w:ascii="Times New Roman" w:hAnsi="Times New Roman" w:cs="Times New Roman"/>
          <w:sz w:val="24"/>
          <w:szCs w:val="24"/>
        </w:rPr>
        <w:t>account</w:t>
      </w:r>
      <w:r w:rsidR="004D3699">
        <w:rPr>
          <w:rFonts w:ascii="Times New Roman" w:hAnsi="Times New Roman" w:cs="Times New Roman"/>
          <w:sz w:val="24"/>
          <w:szCs w:val="24"/>
        </w:rPr>
        <w:t>ed</w:t>
      </w:r>
      <w:r w:rsidR="00D558AB"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D558AB" w:rsidRPr="00046C8F">
        <w:rPr>
          <w:rFonts w:ascii="Times New Roman" w:hAnsi="Times New Roman" w:cs="Times New Roman"/>
          <w:sz w:val="24"/>
          <w:szCs w:val="24"/>
        </w:rPr>
        <w:t xml:space="preserve">term </w:t>
      </w:r>
      <w:r w:rsidR="00D558AB">
        <w:rPr>
          <w:rFonts w:ascii="Times New Roman" w:hAnsi="Times New Roman" w:cs="Times New Roman"/>
          <w:sz w:val="24"/>
          <w:szCs w:val="24"/>
        </w:rPr>
        <w:t>alone was</w:t>
      </w:r>
      <w:r w:rsidR="00D558AB" w:rsidRPr="00046C8F">
        <w:rPr>
          <w:rFonts w:ascii="Times New Roman" w:hAnsi="Times New Roman" w:cs="Times New Roman"/>
          <w:sz w:val="24"/>
          <w:szCs w:val="24"/>
        </w:rPr>
        <w:t xml:space="preserve"> sufficient to describe growth while significantly reducing computational complexity </w:t>
      </w:r>
      <w:r w:rsidR="00D558AB">
        <w:rPr>
          <w:rFonts w:ascii="Times New Roman" w:hAnsi="Times New Roman" w:cs="Times New Roman"/>
          <w:sz w:val="24"/>
          <w:szCs w:val="24"/>
        </w:rPr>
        <w:t>(</w:t>
      </w:r>
      <w:proofErr w:type="spellStart"/>
      <w:r w:rsidR="00D558AB">
        <w:rPr>
          <w:rFonts w:ascii="Times New Roman" w:hAnsi="Times New Roman" w:cs="Times New Roman"/>
          <w:sz w:val="24"/>
          <w:szCs w:val="24"/>
        </w:rPr>
        <w:t>Eveson</w:t>
      </w:r>
      <w:proofErr w:type="spellEnd"/>
      <w:r w:rsidR="00D558AB">
        <w:rPr>
          <w:rFonts w:ascii="Times New Roman" w:hAnsi="Times New Roman" w:cs="Times New Roman"/>
          <w:sz w:val="24"/>
          <w:szCs w:val="24"/>
        </w:rPr>
        <w:t xml:space="preserve"> et al. 2007, Zhang et al. 2009)</w:t>
      </w:r>
      <w:r w:rsidR="00D558AB" w:rsidRPr="00046C8F">
        <w:rPr>
          <w:rFonts w:ascii="Times New Roman" w:hAnsi="Times New Roman" w:cs="Times New Roman"/>
          <w:sz w:val="24"/>
          <w:szCs w:val="24"/>
        </w:rPr>
        <w:t>.</w:t>
      </w:r>
    </w:p>
    <w:p w14:paraId="243CD711" w14:textId="77777777" w:rsidR="00486506" w:rsidRDefault="00F40956"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models, the parameters from Model 11 best predicted length at recapture across validation iterations and therefore represents the best estimated parameter set. </w:t>
      </w:r>
      <w:r w:rsidR="00813F68" w:rsidRPr="00046C8F">
        <w:rPr>
          <w:rFonts w:ascii="Times New Roman" w:hAnsi="Times New Roman" w:cs="Times New Roman"/>
          <w:sz w:val="24"/>
          <w:szCs w:val="24"/>
        </w:rPr>
        <w:t>Information from older</w:t>
      </w:r>
      <w:r w:rsidR="00813F68">
        <w:rPr>
          <w:rFonts w:ascii="Times New Roman" w:hAnsi="Times New Roman" w:cs="Times New Roman"/>
          <w:sz w:val="24"/>
          <w:szCs w:val="24"/>
        </w:rPr>
        <w:t>/larger</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fish</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was</w:t>
      </w:r>
      <w:r w:rsidR="00813F68" w:rsidRPr="00046C8F">
        <w:rPr>
          <w:rFonts w:ascii="Times New Roman" w:hAnsi="Times New Roman" w:cs="Times New Roman"/>
          <w:sz w:val="24"/>
          <w:szCs w:val="24"/>
        </w:rPr>
        <w:t xml:space="preserve"> very important for grounding the upper end of </w:t>
      </w:r>
      <w:r w:rsidR="00813F68">
        <w:rPr>
          <w:rFonts w:ascii="Times New Roman" w:hAnsi="Times New Roman" w:cs="Times New Roman"/>
          <w:sz w:val="24"/>
          <w:szCs w:val="24"/>
        </w:rPr>
        <w:t xml:space="preserve">integrative </w:t>
      </w:r>
      <w:r w:rsidR="00813F68" w:rsidRPr="00046C8F">
        <w:rPr>
          <w:rFonts w:ascii="Times New Roman" w:hAnsi="Times New Roman" w:cs="Times New Roman"/>
          <w:sz w:val="24"/>
          <w:szCs w:val="24"/>
        </w:rPr>
        <w:t>growth curve</w:t>
      </w:r>
      <w:r w:rsidR="00813F68">
        <w:rPr>
          <w:rFonts w:ascii="Times New Roman" w:hAnsi="Times New Roman" w:cs="Times New Roman"/>
          <w:sz w:val="24"/>
          <w:szCs w:val="24"/>
        </w:rPr>
        <w:t xml:space="preserve">s resulting in parameters that better predicted length at recapture. </w:t>
      </w:r>
      <w:commentRangeStart w:id="171"/>
      <w:commentRangeStart w:id="172"/>
      <w:r w:rsidR="00813F68">
        <w:rPr>
          <w:rFonts w:ascii="Times New Roman" w:hAnsi="Times New Roman" w:cs="Times New Roman"/>
          <w:sz w:val="24"/>
          <w:szCs w:val="24"/>
        </w:rPr>
        <w:t xml:space="preserve">Omission of the largest individuals from Models 1-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13F68">
        <w:rPr>
          <w:rFonts w:ascii="Times New Roman" w:hAnsi="Times New Roman" w:cs="Times New Roman"/>
          <w:sz w:val="24"/>
          <w:szCs w:val="24"/>
        </w:rPr>
        <w:t>, causing</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growth curves to asymptote prematurely. The</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OTP</w:t>
      </w:r>
      <w:r w:rsidR="00813F68" w:rsidRPr="00046C8F">
        <w:rPr>
          <w:rFonts w:ascii="Times New Roman" w:hAnsi="Times New Roman" w:cs="Times New Roman"/>
          <w:sz w:val="24"/>
          <w:szCs w:val="24"/>
        </w:rPr>
        <w:t xml:space="preserve"> data described here includes </w:t>
      </w:r>
      <w:r w:rsidR="00813F68" w:rsidRPr="00622A71">
        <w:rPr>
          <w:rFonts w:ascii="Times New Roman" w:hAnsi="Times New Roman" w:cs="Times New Roman"/>
          <w:i/>
          <w:sz w:val="24"/>
          <w:szCs w:val="24"/>
        </w:rPr>
        <w:t>P. filamentosus</w:t>
      </w:r>
      <w:r w:rsidR="00813F68" w:rsidRPr="00046C8F">
        <w:rPr>
          <w:rFonts w:ascii="Times New Roman" w:hAnsi="Times New Roman" w:cs="Times New Roman"/>
          <w:sz w:val="24"/>
          <w:szCs w:val="24"/>
        </w:rPr>
        <w:t xml:space="preserve"> with fork lengths at capture spanning 19.1 - 52.8 cm (mean = 32.9, </w:t>
      </w:r>
      <w:proofErr w:type="spellStart"/>
      <w:r w:rsidR="00813F68" w:rsidRPr="00046C8F">
        <w:rPr>
          <w:rFonts w:ascii="Times New Roman" w:hAnsi="Times New Roman" w:cs="Times New Roman"/>
          <w:sz w:val="24"/>
          <w:szCs w:val="24"/>
        </w:rPr>
        <w:t>s.d.</w:t>
      </w:r>
      <w:proofErr w:type="spellEnd"/>
      <w:r w:rsidR="00813F68" w:rsidRPr="00046C8F">
        <w:rPr>
          <w:rFonts w:ascii="Times New Roman" w:hAnsi="Times New Roman" w:cs="Times New Roman"/>
          <w:sz w:val="24"/>
          <w:szCs w:val="24"/>
        </w:rPr>
        <w:t xml:space="preserve"> = 5.</w:t>
      </w:r>
      <w:r w:rsidR="00813F68">
        <w:rPr>
          <w:rFonts w:ascii="Times New Roman" w:hAnsi="Times New Roman" w:cs="Times New Roman"/>
          <w:sz w:val="24"/>
          <w:szCs w:val="24"/>
        </w:rPr>
        <w:t>1)</w:t>
      </w:r>
      <w:commentRangeStart w:id="173"/>
      <w:r w:rsidR="00813F68">
        <w:rPr>
          <w:rFonts w:ascii="Times New Roman" w:hAnsi="Times New Roman" w:cs="Times New Roman"/>
          <w:sz w:val="24"/>
          <w:szCs w:val="24"/>
        </w:rPr>
        <w:t xml:space="preserve">. </w:t>
      </w:r>
      <w:commentRangeEnd w:id="171"/>
      <w:r w:rsidR="00120F42">
        <w:rPr>
          <w:rStyle w:val="CommentReference"/>
        </w:rPr>
        <w:commentReference w:id="171"/>
      </w:r>
      <w:commentRangeEnd w:id="172"/>
      <w:r w:rsidR="00256CD6">
        <w:rPr>
          <w:rStyle w:val="CommentReference"/>
        </w:rPr>
        <w:commentReference w:id="172"/>
      </w:r>
      <w:r>
        <w:rPr>
          <w:rFonts w:ascii="Times New Roman" w:hAnsi="Times New Roman" w:cs="Times New Roman"/>
          <w:sz w:val="24"/>
          <w:szCs w:val="24"/>
        </w:rPr>
        <w:t xml:space="preserve">Using </w:t>
      </w:r>
      <w:r w:rsidR="00813F68">
        <w:rPr>
          <w:rFonts w:ascii="Times New Roman" w:hAnsi="Times New Roman" w:cs="Times New Roman"/>
          <w:sz w:val="24"/>
          <w:szCs w:val="24"/>
        </w:rPr>
        <w:t>parameters</w:t>
      </w:r>
      <w:r>
        <w:rPr>
          <w:rFonts w:ascii="Times New Roman" w:hAnsi="Times New Roman" w:cs="Times New Roman"/>
          <w:sz w:val="24"/>
          <w:szCs w:val="24"/>
        </w:rPr>
        <w:t xml:space="preserve"> from Model 11</w:t>
      </w:r>
      <w:r w:rsidR="00813F68">
        <w:rPr>
          <w:rFonts w:ascii="Times New Roman" w:hAnsi="Times New Roman" w:cs="Times New Roman"/>
          <w:sz w:val="24"/>
          <w:szCs w:val="24"/>
        </w:rPr>
        <w:t xml:space="preserve">, this </w:t>
      </w:r>
      <w:r w:rsidR="00813F68" w:rsidRPr="00046C8F">
        <w:rPr>
          <w:rFonts w:ascii="Times New Roman" w:hAnsi="Times New Roman" w:cs="Times New Roman"/>
          <w:sz w:val="24"/>
          <w:szCs w:val="24"/>
        </w:rPr>
        <w:t>correspon</w:t>
      </w:r>
      <w:r w:rsidR="00813F68">
        <w:rPr>
          <w:rFonts w:ascii="Times New Roman" w:hAnsi="Times New Roman" w:cs="Times New Roman"/>
          <w:sz w:val="24"/>
          <w:szCs w:val="24"/>
        </w:rPr>
        <w:t xml:space="preserve">ded </w:t>
      </w:r>
      <w:r w:rsidR="00813F68" w:rsidRPr="00046C8F">
        <w:rPr>
          <w:rFonts w:ascii="Times New Roman" w:hAnsi="Times New Roman" w:cs="Times New Roman"/>
          <w:sz w:val="24"/>
          <w:szCs w:val="24"/>
        </w:rPr>
        <w:t>to mean ages between 1.5 and 7 years</w:t>
      </w:r>
      <w:r w:rsidR="00813F68">
        <w:rPr>
          <w:rFonts w:ascii="Times New Roman" w:hAnsi="Times New Roman" w:cs="Times New Roman"/>
          <w:sz w:val="24"/>
          <w:szCs w:val="24"/>
        </w:rPr>
        <w:t xml:space="preserve"> </w:t>
      </w:r>
      <w:r w:rsidR="00813F68" w:rsidRPr="00046C8F">
        <w:rPr>
          <w:rFonts w:ascii="Times New Roman" w:hAnsi="Times New Roman" w:cs="Times New Roman"/>
          <w:sz w:val="24"/>
          <w:szCs w:val="24"/>
        </w:rPr>
        <w:t>(</w:t>
      </w:r>
      <w:r w:rsidR="00813F68">
        <w:rPr>
          <w:rFonts w:ascii="Times New Roman" w:hAnsi="Times New Roman" w:cs="Times New Roman"/>
          <w:sz w:val="24"/>
          <w:szCs w:val="24"/>
        </w:rPr>
        <w:t>Figure 5</w:t>
      </w:r>
      <w:r w:rsidR="00813F68" w:rsidRPr="00046C8F">
        <w:rPr>
          <w:rFonts w:ascii="Times New Roman" w:hAnsi="Times New Roman" w:cs="Times New Roman"/>
          <w:sz w:val="24"/>
          <w:szCs w:val="24"/>
        </w:rPr>
        <w:t>)</w:t>
      </w:r>
      <w:r w:rsidR="00813F68">
        <w:rPr>
          <w:rFonts w:ascii="Times New Roman" w:hAnsi="Times New Roman" w:cs="Times New Roman"/>
          <w:sz w:val="24"/>
          <w:szCs w:val="24"/>
        </w:rPr>
        <w:t xml:space="preserve">. </w:t>
      </w:r>
      <w:commentRangeEnd w:id="173"/>
      <w:r w:rsidR="004D1662">
        <w:rPr>
          <w:rStyle w:val="CommentReference"/>
        </w:rPr>
        <w:commentReference w:id="173"/>
      </w:r>
    </w:p>
    <w:p w14:paraId="7B7D8668" w14:textId="0974FBE2" w:rsidR="00813F68" w:rsidRDefault="00813F68"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in integrative models represent collections spanning several decades and were collected across both the MHI and NWHI. When incorporating these additional data sources, it </w:t>
      </w:r>
      <w:del w:id="174" w:author="Stephen Scherrer" w:date="2019-06-12T14:51:00Z">
        <w:r w:rsidDel="00C02B02">
          <w:rPr>
            <w:rFonts w:ascii="Times New Roman" w:hAnsi="Times New Roman" w:cs="Times New Roman"/>
            <w:sz w:val="24"/>
            <w:szCs w:val="24"/>
          </w:rPr>
          <w:delText>must be</w:delText>
        </w:r>
      </w:del>
      <w:ins w:id="175" w:author="Stephen Scherrer" w:date="2019-06-12T14:51:00Z">
        <w:r w:rsidR="00C02B02">
          <w:rPr>
            <w:rFonts w:ascii="Times New Roman" w:hAnsi="Times New Roman" w:cs="Times New Roman"/>
            <w:sz w:val="24"/>
            <w:szCs w:val="24"/>
          </w:rPr>
          <w:t>is</w:t>
        </w:r>
      </w:ins>
      <w:r>
        <w:rPr>
          <w:rFonts w:ascii="Times New Roman" w:hAnsi="Times New Roman" w:cs="Times New Roman"/>
          <w:sz w:val="24"/>
          <w:szCs w:val="24"/>
        </w:rPr>
        <w:t xml:space="preserve"> assumed that growth within the population did not differ significantly with time or region. </w:t>
      </w:r>
      <w:commentRangeStart w:id="176"/>
      <w:r>
        <w:rPr>
          <w:rFonts w:ascii="Times New Roman" w:hAnsi="Times New Roman" w:cs="Times New Roman"/>
          <w:sz w:val="24"/>
          <w:szCs w:val="24"/>
        </w:rPr>
        <w:t xml:space="preserve">Genetic homogeneity between NWHI and MHI stocks (Gaither et al. 2010, Gaither et al. 2011) justified incorporating data from both regions and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A046C1">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manualFormatting":"(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ins w:id="177" w:author="Microsoft Office User" w:date="2019-05-08T17:15:00Z">
        <w:r w:rsidR="00B7641A">
          <w:rPr>
            <w:rFonts w:ascii="Times New Roman" w:hAnsi="Times New Roman" w:cs="Times New Roman"/>
            <w:noProof/>
            <w:sz w:val="24"/>
            <w:szCs w:val="24"/>
            <w:lang w:val="haw-US"/>
          </w:rPr>
          <w:t>M</w:t>
        </w:r>
      </w:ins>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176"/>
      <w:r w:rsidR="000D113E">
        <w:rPr>
          <w:rStyle w:val="CommentReference"/>
        </w:rPr>
        <w:commentReference w:id="176"/>
      </w:r>
      <w:ins w:id="178" w:author="Stephen Scherrer" w:date="2019-06-12T14:56:00Z">
        <w:r w:rsidR="00C02B02">
          <w:rPr>
            <w:rFonts w:ascii="Times New Roman" w:hAnsi="Times New Roman" w:cs="Times New Roman"/>
            <w:sz w:val="24"/>
            <w:szCs w:val="24"/>
          </w:rPr>
          <w:t>However,</w:t>
        </w:r>
      </w:ins>
      <w:ins w:id="179" w:author="Stephen Scherrer" w:date="2019-06-12T14:54:00Z">
        <w:r w:rsidR="00C02B02">
          <w:rPr>
            <w:rFonts w:ascii="Times New Roman" w:hAnsi="Times New Roman" w:cs="Times New Roman"/>
            <w:sz w:val="24"/>
            <w:szCs w:val="24"/>
          </w:rPr>
          <w:t xml:space="preserve"> these</w:t>
        </w:r>
      </w:ins>
      <w:ins w:id="180" w:author="Stephen Scherrer" w:date="2019-06-12T14:52:00Z">
        <w:r w:rsidR="00C02B02">
          <w:rPr>
            <w:rFonts w:ascii="Times New Roman" w:hAnsi="Times New Roman" w:cs="Times New Roman"/>
            <w:sz w:val="24"/>
            <w:szCs w:val="24"/>
          </w:rPr>
          <w:t xml:space="preserve"> spatial and temporal assumptions may not reflect </w:t>
        </w:r>
      </w:ins>
      <w:ins w:id="181" w:author="Stephen Scherrer" w:date="2019-06-12T14:55:00Z">
        <w:r w:rsidR="00C02B02">
          <w:rPr>
            <w:rFonts w:ascii="Times New Roman" w:hAnsi="Times New Roman" w:cs="Times New Roman"/>
            <w:sz w:val="24"/>
            <w:szCs w:val="24"/>
          </w:rPr>
          <w:t xml:space="preserve">phenotypic realities and further work is required to resolve </w:t>
        </w:r>
      </w:ins>
      <w:ins w:id="182" w:author="Stephen Scherrer" w:date="2019-06-12T15:23:00Z">
        <w:r w:rsidR="006609FA">
          <w:rPr>
            <w:rFonts w:ascii="Times New Roman" w:hAnsi="Times New Roman" w:cs="Times New Roman"/>
            <w:sz w:val="24"/>
            <w:szCs w:val="24"/>
          </w:rPr>
          <w:t xml:space="preserve">whether </w:t>
        </w:r>
      </w:ins>
      <w:ins w:id="183" w:author="Stephen Scherrer" w:date="2019-06-12T14:56:00Z">
        <w:r w:rsidR="00C02B02">
          <w:rPr>
            <w:rFonts w:ascii="Times New Roman" w:hAnsi="Times New Roman" w:cs="Times New Roman"/>
            <w:sz w:val="24"/>
            <w:szCs w:val="24"/>
          </w:rPr>
          <w:t xml:space="preserve">differences </w:t>
        </w:r>
      </w:ins>
      <w:ins w:id="184" w:author="Stephen Scherrer" w:date="2019-06-12T15:23:00Z">
        <w:r w:rsidR="006609FA">
          <w:rPr>
            <w:rFonts w:ascii="Times New Roman" w:hAnsi="Times New Roman" w:cs="Times New Roman"/>
            <w:sz w:val="24"/>
            <w:szCs w:val="24"/>
          </w:rPr>
          <w:t xml:space="preserve">in growth exist </w:t>
        </w:r>
      </w:ins>
      <w:ins w:id="185" w:author="Stephen Scherrer" w:date="2019-06-12T14:56:00Z">
        <w:r w:rsidR="00C02B02">
          <w:rPr>
            <w:rFonts w:ascii="Times New Roman" w:hAnsi="Times New Roman" w:cs="Times New Roman"/>
            <w:sz w:val="24"/>
            <w:szCs w:val="24"/>
          </w:rPr>
          <w:t>between the</w:t>
        </w:r>
      </w:ins>
      <w:ins w:id="186" w:author="Stephen Scherrer" w:date="2019-06-12T15:23:00Z">
        <w:r w:rsidR="006609FA">
          <w:rPr>
            <w:rFonts w:ascii="Times New Roman" w:hAnsi="Times New Roman" w:cs="Times New Roman"/>
            <w:sz w:val="24"/>
            <w:szCs w:val="24"/>
          </w:rPr>
          <w:t xml:space="preserve"> two</w:t>
        </w:r>
      </w:ins>
      <w:ins w:id="187" w:author="Stephen Scherrer" w:date="2019-06-12T14:56:00Z">
        <w:r w:rsidR="00C02B02">
          <w:rPr>
            <w:rFonts w:ascii="Times New Roman" w:hAnsi="Times New Roman" w:cs="Times New Roman"/>
            <w:sz w:val="24"/>
            <w:szCs w:val="24"/>
          </w:rPr>
          <w:t xml:space="preserve"> regions.</w:t>
        </w:r>
      </w:ins>
    </w:p>
    <w:p w14:paraId="3529BF0C" w14:textId="6D161BD7" w:rsidR="00E8463B" w:rsidRDefault="00B37117" w:rsidP="00E846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ameters obtained from our models and those published elsewhere underestimate the size at recapture for the largest fish</w:t>
      </w:r>
      <w:r w:rsidR="006B3353">
        <w:rPr>
          <w:rFonts w:ascii="Times New Roman" w:hAnsi="Times New Roman" w:cs="Times New Roman"/>
          <w:sz w:val="24"/>
          <w:szCs w:val="24"/>
        </w:rPr>
        <w:t xml:space="preserve"> </w:t>
      </w:r>
      <w:r w:rsidR="00486506">
        <w:rPr>
          <w:rFonts w:ascii="Times New Roman" w:hAnsi="Times New Roman" w:cs="Times New Roman"/>
          <w:sz w:val="24"/>
          <w:szCs w:val="24"/>
        </w:rPr>
        <w:t xml:space="preserve">in the OTP dataset </w:t>
      </w:r>
      <w:r w:rsidR="006B3353">
        <w:rPr>
          <w:rFonts w:ascii="Times New Roman" w:hAnsi="Times New Roman" w:cs="Times New Roman"/>
          <w:sz w:val="24"/>
          <w:szCs w:val="24"/>
        </w:rPr>
        <w:t>(approximate fork length &gt; 50 cm) (Figure 4)</w:t>
      </w:r>
      <w:r>
        <w:rPr>
          <w:rFonts w:ascii="Times New Roman" w:hAnsi="Times New Roman" w:cs="Times New Roman"/>
          <w:sz w:val="24"/>
          <w:szCs w:val="24"/>
        </w:rPr>
        <w:t xml:space="preserve">. </w:t>
      </w:r>
      <w:commentRangeStart w:id="188"/>
      <w:r w:rsidR="00ED5F4C">
        <w:rPr>
          <w:rFonts w:ascii="Times New Roman" w:hAnsi="Times New Roman" w:cs="Times New Roman"/>
          <w:sz w:val="24"/>
          <w:szCs w:val="24"/>
        </w:rPr>
        <w:t>We suspect sexual dimorphism may</w:t>
      </w:r>
      <w:r w:rsidR="00ED5F4C" w:rsidRPr="00046C8F">
        <w:rPr>
          <w:rFonts w:ascii="Times New Roman" w:hAnsi="Times New Roman" w:cs="Times New Roman"/>
          <w:sz w:val="24"/>
          <w:szCs w:val="24"/>
        </w:rPr>
        <w:t xml:space="preserve"> explain </w:t>
      </w:r>
      <w:r w:rsidR="006B3353">
        <w:rPr>
          <w:rFonts w:ascii="Times New Roman" w:hAnsi="Times New Roman" w:cs="Times New Roman"/>
          <w:sz w:val="24"/>
          <w:szCs w:val="24"/>
        </w:rPr>
        <w:t>this</w:t>
      </w:r>
      <w:r w:rsidR="00ED5F4C" w:rsidRPr="00046C8F">
        <w:rPr>
          <w:rFonts w:ascii="Times New Roman" w:hAnsi="Times New Roman" w:cs="Times New Roman"/>
          <w:sz w:val="24"/>
          <w:szCs w:val="24"/>
        </w:rPr>
        <w:t xml:space="preserve"> poor predictive </w:t>
      </w:r>
      <w:r w:rsidR="006B3353">
        <w:rPr>
          <w:rFonts w:ascii="Times New Roman" w:hAnsi="Times New Roman" w:cs="Times New Roman"/>
          <w:sz w:val="24"/>
          <w:szCs w:val="24"/>
        </w:rPr>
        <w:t>ability</w:t>
      </w:r>
      <w:ins w:id="189" w:author="Stephen Scherrer" w:date="2019-06-12T14:15:00Z">
        <w:r w:rsidR="008A1E38">
          <w:rPr>
            <w:rFonts w:ascii="Times New Roman" w:hAnsi="Times New Roman" w:cs="Times New Roman"/>
            <w:sz w:val="24"/>
            <w:szCs w:val="24"/>
          </w:rPr>
          <w:t xml:space="preserve">. </w:t>
        </w:r>
      </w:ins>
      <w:ins w:id="190" w:author="Stephen Scherrer" w:date="2019-06-12T15:44:00Z">
        <w:r w:rsidR="00BC087D">
          <w:rPr>
            <w:rFonts w:ascii="Times New Roman" w:hAnsi="Times New Roman" w:cs="Times New Roman"/>
            <w:sz w:val="24"/>
            <w:szCs w:val="24"/>
          </w:rPr>
          <w:t>Dimorphic growth patterns have been observed in a number of other</w:t>
        </w:r>
      </w:ins>
      <w:ins w:id="191" w:author="Stephen Scherrer" w:date="2019-06-12T15:43:00Z">
        <w:r w:rsidR="00BC087D">
          <w:rPr>
            <w:rFonts w:ascii="Times New Roman" w:hAnsi="Times New Roman" w:cs="Times New Roman"/>
            <w:sz w:val="24"/>
            <w:szCs w:val="24"/>
          </w:rPr>
          <w:t xml:space="preserve"> lutjanid species </w:t>
        </w:r>
      </w:ins>
      <w:ins w:id="192" w:author="Stephen Scherrer" w:date="2019-06-12T15:44:00Z">
        <w:r w:rsidR="00BC087D">
          <w:rPr>
            <w:rFonts w:ascii="Times New Roman" w:hAnsi="Times New Roman" w:cs="Times New Roman"/>
            <w:sz w:val="24"/>
            <w:szCs w:val="24"/>
          </w:rPr>
          <w:t xml:space="preserve">for </w:t>
        </w:r>
      </w:ins>
      <w:ins w:id="193" w:author="Stephen Scherrer" w:date="2019-06-12T15:40:00Z">
        <w:r w:rsidR="00BC087D">
          <w:rPr>
            <w:rFonts w:ascii="Times New Roman" w:hAnsi="Times New Roman" w:cs="Times New Roman"/>
            <w:i/>
            <w:iCs/>
            <w:sz w:val="24"/>
            <w:szCs w:val="24"/>
          </w:rPr>
          <w:t xml:space="preserve">P. filamentosus </w:t>
        </w:r>
      </w:ins>
      <w:ins w:id="194" w:author="Stephen Scherrer" w:date="2019-06-12T14:16:00Z">
        <w:r w:rsidR="008A1E38">
          <w:rPr>
            <w:rFonts w:ascii="Times New Roman" w:hAnsi="Times New Roman" w:cs="Times New Roman"/>
            <w:sz w:val="24"/>
            <w:szCs w:val="24"/>
          </w:rPr>
          <w:t>elsewhere in distribution</w:t>
        </w:r>
      </w:ins>
      <w:ins w:id="195" w:author="Stephen Scherrer" w:date="2019-06-12T14:17:00Z">
        <w:r w:rsidR="008A1E38">
          <w:rPr>
            <w:rFonts w:ascii="Times New Roman" w:hAnsi="Times New Roman" w:cs="Times New Roman"/>
            <w:sz w:val="24"/>
            <w:szCs w:val="24"/>
          </w:rPr>
          <w:t>, with males attaining greater asymptotic lengths</w:t>
        </w:r>
      </w:ins>
      <w:ins w:id="196" w:author="Stephen Scherrer" w:date="2019-06-12T16:01:00Z">
        <w:r w:rsidR="00C14E95">
          <w:rPr>
            <w:rFonts w:ascii="Times New Roman" w:hAnsi="Times New Roman" w:cs="Times New Roman"/>
            <w:sz w:val="24"/>
            <w:szCs w:val="24"/>
          </w:rPr>
          <w:t xml:space="preserve"> </w:t>
        </w:r>
      </w:ins>
      <w:ins w:id="197" w:author="Stephen Scherrer" w:date="2019-06-12T15:48:00Z">
        <w:r w:rsidR="00BC087D">
          <w:rPr>
            <w:rFonts w:ascii="Times New Roman" w:hAnsi="Times New Roman" w:cs="Times New Roman"/>
            <w:sz w:val="24"/>
            <w:szCs w:val="24"/>
          </w:rPr>
          <w:fldChar w:fldCharType="begin" w:fldLock="1"/>
        </w:r>
      </w:ins>
      <w:r w:rsidR="009F33D7">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mendeley":{"formattedCitation":"(Grimes 1987, Mees 1993, Newman et al. 2000, Newman and Dunk 2002, Williams et al. 2017, Taylor et al. 2018)","plainTextFormattedCitation":"(Grimes 1987, Mees 1993, Newman et al. 2000, Newman and Dunk 2002, Williams et al. 2017, Taylor et al. 2018)","previouslyFormattedCitation":"(Grimes 1987, Mees 1993, Newman et al. 2000, Newman and Dunk 2002, Williams et al. 2017, Taylor et al. 2018)"},"properties":{"noteIndex":0},"schema":"https://github.com/citation-style-language/schema/raw/master/csl-citation.json"}</w:instrText>
      </w:r>
      <w:r w:rsidR="00BC087D">
        <w:rPr>
          <w:rFonts w:ascii="Times New Roman" w:hAnsi="Times New Roman" w:cs="Times New Roman"/>
          <w:sz w:val="24"/>
          <w:szCs w:val="24"/>
        </w:rPr>
        <w:fldChar w:fldCharType="separate"/>
      </w:r>
      <w:r w:rsidR="00C14E95" w:rsidRPr="00C14E95">
        <w:rPr>
          <w:rFonts w:ascii="Times New Roman" w:hAnsi="Times New Roman" w:cs="Times New Roman"/>
          <w:noProof/>
          <w:sz w:val="24"/>
          <w:szCs w:val="24"/>
        </w:rPr>
        <w:t>(Grimes 1987, Mees 1993, Newman et al. 2000, Newman and Dunk 2002, Williams et al. 2017, Taylor et al. 2018)</w:t>
      </w:r>
      <w:ins w:id="198" w:author="Stephen Scherrer" w:date="2019-06-12T15:48:00Z">
        <w:r w:rsidR="00BC087D">
          <w:rPr>
            <w:rFonts w:ascii="Times New Roman" w:hAnsi="Times New Roman" w:cs="Times New Roman"/>
            <w:sz w:val="24"/>
            <w:szCs w:val="24"/>
          </w:rPr>
          <w:fldChar w:fldCharType="end"/>
        </w:r>
      </w:ins>
      <w:r w:rsidR="00ED5F4C">
        <w:rPr>
          <w:rFonts w:ascii="Times New Roman" w:hAnsi="Times New Roman" w:cs="Times New Roman"/>
          <w:sz w:val="24"/>
          <w:szCs w:val="24"/>
        </w:rPr>
        <w:t xml:space="preserve">. </w:t>
      </w:r>
      <w:commentRangeEnd w:id="188"/>
      <w:r w:rsidR="0009097F">
        <w:rPr>
          <w:rStyle w:val="CommentReference"/>
        </w:rPr>
        <w:commentReference w:id="188"/>
      </w:r>
      <w:ins w:id="199" w:author="Stephen Scherrer" w:date="2019-06-12T15:40:00Z">
        <w:r w:rsidR="00BC087D">
          <w:rPr>
            <w:rFonts w:ascii="Times New Roman" w:hAnsi="Times New Roman" w:cs="Times New Roman"/>
            <w:sz w:val="24"/>
            <w:szCs w:val="24"/>
          </w:rPr>
          <w:t xml:space="preserve"> </w:t>
        </w:r>
      </w:ins>
      <w:r w:rsidR="007565FE">
        <w:rPr>
          <w:rFonts w:ascii="Times New Roman" w:hAnsi="Times New Roman" w:cs="Times New Roman"/>
          <w:sz w:val="24"/>
          <w:szCs w:val="24"/>
        </w:rPr>
        <w:t>E</w:t>
      </w:r>
      <w:r w:rsidR="00777395" w:rsidRPr="00046C8F">
        <w:rPr>
          <w:rFonts w:ascii="Times New Roman" w:hAnsi="Times New Roman" w:cs="Times New Roman"/>
          <w:sz w:val="24"/>
          <w:szCs w:val="24"/>
        </w:rPr>
        <w:t xml:space="preserve">stimations of growth parameters for </w:t>
      </w:r>
      <w:r w:rsidR="00777395" w:rsidRPr="00622A71">
        <w:rPr>
          <w:rFonts w:ascii="Times New Roman" w:hAnsi="Times New Roman" w:cs="Times New Roman"/>
          <w:i/>
          <w:sz w:val="24"/>
          <w:szCs w:val="24"/>
        </w:rPr>
        <w:t>P. filamentosus</w:t>
      </w:r>
      <w:r w:rsidR="00777395" w:rsidRPr="00046C8F">
        <w:rPr>
          <w:rFonts w:ascii="Times New Roman" w:hAnsi="Times New Roman" w:cs="Times New Roman"/>
          <w:sz w:val="24"/>
          <w:szCs w:val="24"/>
        </w:rPr>
        <w:t xml:space="preserve"> in the Central Pacific</w:t>
      </w:r>
      <w:r w:rsidR="007565FE">
        <w:rPr>
          <w:rFonts w:ascii="Times New Roman" w:hAnsi="Times New Roman" w:cs="Times New Roman"/>
          <w:sz w:val="24"/>
          <w:szCs w:val="24"/>
        </w:rPr>
        <w:t xml:space="preserve"> </w:t>
      </w:r>
      <w:ins w:id="200" w:author="Stephen Scherrer" w:date="2019-06-12T14:17:00Z">
        <w:r w:rsidR="008A1E38">
          <w:rPr>
            <w:rFonts w:ascii="Times New Roman" w:hAnsi="Times New Roman" w:cs="Times New Roman"/>
            <w:sz w:val="24"/>
            <w:szCs w:val="24"/>
          </w:rPr>
          <w:t xml:space="preserve">have been historically </w:t>
        </w:r>
      </w:ins>
      <w:r w:rsidR="00ED5F4C">
        <w:rPr>
          <w:rFonts w:ascii="Times New Roman" w:hAnsi="Times New Roman" w:cs="Times New Roman"/>
          <w:sz w:val="24"/>
          <w:szCs w:val="24"/>
        </w:rPr>
        <w:t>sex agnostic</w:t>
      </w:r>
      <w:r w:rsidR="007565FE">
        <w:rPr>
          <w:rFonts w:ascii="Times New Roman" w:hAnsi="Times New Roman" w:cs="Times New Roman"/>
          <w:sz w:val="24"/>
          <w:szCs w:val="24"/>
        </w:rPr>
        <w:t xml:space="preserve"> and method</w:t>
      </w:r>
      <w:ins w:id="201" w:author="Stephen Scherrer" w:date="2019-06-12T14:17:00Z">
        <w:r w:rsidR="008A1E38">
          <w:rPr>
            <w:rFonts w:ascii="Times New Roman" w:hAnsi="Times New Roman" w:cs="Times New Roman"/>
            <w:sz w:val="24"/>
            <w:szCs w:val="24"/>
          </w:rPr>
          <w:t>s</w:t>
        </w:r>
      </w:ins>
      <w:r w:rsidR="007565FE">
        <w:rPr>
          <w:rFonts w:ascii="Times New Roman" w:hAnsi="Times New Roman" w:cs="Times New Roman"/>
          <w:sz w:val="24"/>
          <w:szCs w:val="24"/>
        </w:rPr>
        <w:t xml:space="preserve"> for non-invasive sexing of this species was unknown until recently (</w:t>
      </w:r>
      <w:proofErr w:type="spellStart"/>
      <w:r w:rsidR="007565FE">
        <w:rPr>
          <w:rFonts w:ascii="Times New Roman" w:hAnsi="Times New Roman" w:cs="Times New Roman"/>
          <w:sz w:val="24"/>
          <w:szCs w:val="24"/>
        </w:rPr>
        <w:t>Luers</w:t>
      </w:r>
      <w:proofErr w:type="spellEnd"/>
      <w:r w:rsidR="007565FE">
        <w:rPr>
          <w:rFonts w:ascii="Times New Roman" w:hAnsi="Times New Roman" w:cs="Times New Roman"/>
          <w:sz w:val="24"/>
          <w:szCs w:val="24"/>
        </w:rPr>
        <w:t xml:space="preserve"> et al. 2017).</w:t>
      </w:r>
      <w:ins w:id="202" w:author="Stephen Scherrer" w:date="2019-06-12T15:38:00Z">
        <w:r w:rsidR="00BC087D">
          <w:rPr>
            <w:rFonts w:ascii="Times New Roman" w:hAnsi="Times New Roman" w:cs="Times New Roman"/>
            <w:sz w:val="24"/>
            <w:szCs w:val="24"/>
          </w:rPr>
          <w:t xml:space="preserve"> </w:t>
        </w:r>
      </w:ins>
      <w:del w:id="203" w:author="Stephen Scherrer" w:date="2019-06-12T15:39:00Z">
        <w:r w:rsidR="007565FE" w:rsidDel="00BC087D">
          <w:rPr>
            <w:rFonts w:ascii="Times New Roman" w:hAnsi="Times New Roman" w:cs="Times New Roman"/>
            <w:sz w:val="24"/>
            <w:szCs w:val="24"/>
          </w:rPr>
          <w:delText xml:space="preserve"> </w:delText>
        </w:r>
      </w:del>
      <w:commentRangeStart w:id="204"/>
      <w:r w:rsidR="00ED5F4C">
        <w:rPr>
          <w:rFonts w:ascii="Times New Roman" w:hAnsi="Times New Roman" w:cs="Times New Roman"/>
          <w:sz w:val="24"/>
          <w:szCs w:val="24"/>
        </w:rPr>
        <w:t>If</w:t>
      </w:r>
      <w:r w:rsidR="00E8463B">
        <w:rPr>
          <w:rFonts w:ascii="Times New Roman" w:hAnsi="Times New Roman" w:cs="Times New Roman"/>
          <w:sz w:val="24"/>
          <w:szCs w:val="24"/>
        </w:rPr>
        <w:t xml:space="preserve"> one </w:t>
      </w:r>
      <w:r w:rsidR="008B4D93">
        <w:rPr>
          <w:rFonts w:ascii="Times New Roman" w:hAnsi="Times New Roman" w:cs="Times New Roman"/>
          <w:sz w:val="24"/>
          <w:szCs w:val="24"/>
        </w:rPr>
        <w:t>sex</w:t>
      </w:r>
      <w:r w:rsidR="00E8463B">
        <w:rPr>
          <w:rFonts w:ascii="Times New Roman" w:hAnsi="Times New Roman" w:cs="Times New Roman"/>
          <w:sz w:val="24"/>
          <w:szCs w:val="24"/>
        </w:rPr>
        <w:t xml:space="preserve"> attains a greater asymptotic length than the other, that sex is likely to be over represented in the largest size classes relative to the total population. At sizes where the sex ratio of individuals is similar to the sex ratio of the total sampled population, averaging of model parameters </w:t>
      </w:r>
      <w:r w:rsidR="00E3548C">
        <w:rPr>
          <w:rFonts w:ascii="Times New Roman" w:hAnsi="Times New Roman" w:cs="Times New Roman"/>
          <w:sz w:val="24"/>
          <w:szCs w:val="24"/>
        </w:rPr>
        <w:t xml:space="preserve">between sexes </w:t>
      </w:r>
      <w:r w:rsidR="00E8463B">
        <w:rPr>
          <w:rFonts w:ascii="Times New Roman" w:hAnsi="Times New Roman" w:cs="Times New Roman"/>
          <w:sz w:val="24"/>
          <w:szCs w:val="24"/>
        </w:rPr>
        <w:t xml:space="preserve">results </w:t>
      </w:r>
      <w:r w:rsidR="00E3548C">
        <w:rPr>
          <w:rFonts w:ascii="Times New Roman" w:hAnsi="Times New Roman" w:cs="Times New Roman"/>
          <w:sz w:val="24"/>
          <w:szCs w:val="24"/>
        </w:rPr>
        <w:t>in</w:t>
      </w:r>
      <w:r w:rsidR="00E8463B">
        <w:rPr>
          <w:rFonts w:ascii="Times New Roman" w:hAnsi="Times New Roman" w:cs="Times New Roman"/>
          <w:sz w:val="24"/>
          <w:szCs w:val="24"/>
        </w:rPr>
        <w:t xml:space="preserve"> excess model deviation. </w:t>
      </w:r>
      <w:commentRangeEnd w:id="204"/>
      <w:r w:rsidR="00033AB3">
        <w:rPr>
          <w:rStyle w:val="CommentReference"/>
        </w:rPr>
        <w:commentReference w:id="204"/>
      </w:r>
      <w:r w:rsidR="00E8463B">
        <w:rPr>
          <w:rFonts w:ascii="Times New Roman" w:hAnsi="Times New Roman" w:cs="Times New Roman"/>
          <w:sz w:val="24"/>
          <w:szCs w:val="24"/>
        </w:rPr>
        <w:t xml:space="preserve">However, </w:t>
      </w:r>
      <w:commentRangeStart w:id="205"/>
      <w:r w:rsidR="008576D6">
        <w:rPr>
          <w:rFonts w:ascii="Times New Roman" w:hAnsi="Times New Roman" w:cs="Times New Roman"/>
          <w:sz w:val="24"/>
          <w:szCs w:val="24"/>
        </w:rPr>
        <w:t xml:space="preserve">for the largest sizes </w:t>
      </w:r>
      <w:r w:rsidR="00E3548C">
        <w:rPr>
          <w:rFonts w:ascii="Times New Roman" w:hAnsi="Times New Roman" w:cs="Times New Roman"/>
          <w:sz w:val="24"/>
          <w:szCs w:val="24"/>
        </w:rPr>
        <w:t>where</w:t>
      </w:r>
      <w:r w:rsidR="00E8463B" w:rsidRPr="00046C8F">
        <w:rPr>
          <w:rFonts w:ascii="Times New Roman" w:hAnsi="Times New Roman" w:cs="Times New Roman"/>
          <w:sz w:val="24"/>
          <w:szCs w:val="24"/>
        </w:rPr>
        <w:t xml:space="preserve"> sex ratio</w:t>
      </w:r>
      <w:r w:rsidR="008576D6">
        <w:rPr>
          <w:rFonts w:ascii="Times New Roman" w:hAnsi="Times New Roman" w:cs="Times New Roman"/>
          <w:sz w:val="24"/>
          <w:szCs w:val="24"/>
        </w:rPr>
        <w:t>s</w:t>
      </w:r>
      <w:r w:rsidR="00E8463B" w:rsidRPr="00046C8F">
        <w:rPr>
          <w:rFonts w:ascii="Times New Roman" w:hAnsi="Times New Roman" w:cs="Times New Roman"/>
          <w:sz w:val="24"/>
          <w:szCs w:val="24"/>
        </w:rPr>
        <w:t xml:space="preserve"> </w:t>
      </w:r>
      <w:commentRangeEnd w:id="205"/>
      <w:r w:rsidR="003722A2">
        <w:rPr>
          <w:rStyle w:val="CommentReference"/>
        </w:rPr>
        <w:commentReference w:id="205"/>
      </w:r>
      <w:r w:rsidR="008576D6">
        <w:rPr>
          <w:rFonts w:ascii="Times New Roman" w:hAnsi="Times New Roman" w:cs="Times New Roman"/>
          <w:sz w:val="24"/>
          <w:szCs w:val="24"/>
        </w:rPr>
        <w:t xml:space="preserve">are </w:t>
      </w:r>
      <w:r w:rsidR="00E8463B" w:rsidRPr="00046C8F">
        <w:rPr>
          <w:rFonts w:ascii="Times New Roman" w:hAnsi="Times New Roman" w:cs="Times New Roman"/>
          <w:sz w:val="24"/>
          <w:szCs w:val="24"/>
        </w:rPr>
        <w:t xml:space="preserve">not representative of </w:t>
      </w:r>
      <w:r w:rsidR="00E8463B">
        <w:rPr>
          <w:rFonts w:ascii="Times New Roman" w:hAnsi="Times New Roman" w:cs="Times New Roman"/>
          <w:sz w:val="24"/>
          <w:szCs w:val="24"/>
        </w:rPr>
        <w:t xml:space="preserve">the population as a </w:t>
      </w:r>
      <w:proofErr w:type="gramStart"/>
      <w:r w:rsidR="00E8463B">
        <w:rPr>
          <w:rFonts w:ascii="Times New Roman" w:hAnsi="Times New Roman" w:cs="Times New Roman"/>
          <w:sz w:val="24"/>
          <w:szCs w:val="24"/>
        </w:rPr>
        <w:t xml:space="preserve">whole, </w:t>
      </w:r>
      <w:r w:rsidR="00E8463B" w:rsidRPr="00046C8F">
        <w:rPr>
          <w:rFonts w:ascii="Times New Roman" w:hAnsi="Times New Roman" w:cs="Times New Roman"/>
          <w:sz w:val="24"/>
          <w:szCs w:val="24"/>
        </w:rPr>
        <w:t>estimated growth parameters</w:t>
      </w:r>
      <w:proofErr w:type="gramEnd"/>
      <w:r w:rsidR="00E8463B" w:rsidRPr="00046C8F">
        <w:rPr>
          <w:rFonts w:ascii="Times New Roman" w:hAnsi="Times New Roman" w:cs="Times New Roman"/>
          <w:sz w:val="24"/>
          <w:szCs w:val="24"/>
        </w:rPr>
        <w:t xml:space="preserve"> </w:t>
      </w:r>
      <w:r w:rsidR="008576D6">
        <w:rPr>
          <w:rFonts w:ascii="Times New Roman" w:hAnsi="Times New Roman" w:cs="Times New Roman"/>
          <w:sz w:val="24"/>
          <w:szCs w:val="24"/>
        </w:rPr>
        <w:t xml:space="preserve">represent an </w:t>
      </w:r>
      <w:r w:rsidR="00E8463B">
        <w:rPr>
          <w:rFonts w:ascii="Times New Roman" w:hAnsi="Times New Roman" w:cs="Times New Roman"/>
          <w:sz w:val="24"/>
          <w:szCs w:val="24"/>
        </w:rPr>
        <w:t>averag</w:t>
      </w:r>
      <w:r w:rsidR="008576D6">
        <w:rPr>
          <w:rFonts w:ascii="Times New Roman" w:hAnsi="Times New Roman" w:cs="Times New Roman"/>
          <w:sz w:val="24"/>
          <w:szCs w:val="24"/>
        </w:rPr>
        <w:t>e of</w:t>
      </w:r>
      <w:r w:rsidR="00E8463B">
        <w:rPr>
          <w:rFonts w:ascii="Times New Roman" w:hAnsi="Times New Roman" w:cs="Times New Roman"/>
          <w:sz w:val="24"/>
          <w:szCs w:val="24"/>
        </w:rPr>
        <w:t xml:space="preserve"> </w:t>
      </w:r>
      <w:r w:rsidR="008576D6">
        <w:rPr>
          <w:rFonts w:ascii="Times New Roman" w:hAnsi="Times New Roman" w:cs="Times New Roman"/>
          <w:sz w:val="24"/>
          <w:szCs w:val="24"/>
        </w:rPr>
        <w:t>both</w:t>
      </w:r>
      <w:r w:rsidR="00E8463B">
        <w:rPr>
          <w:rFonts w:ascii="Times New Roman" w:hAnsi="Times New Roman" w:cs="Times New Roman"/>
          <w:sz w:val="24"/>
          <w:szCs w:val="24"/>
        </w:rPr>
        <w:t xml:space="preserve"> sexes </w:t>
      </w:r>
      <w:r w:rsidR="00E3548C">
        <w:rPr>
          <w:rFonts w:ascii="Times New Roman" w:hAnsi="Times New Roman" w:cs="Times New Roman"/>
          <w:sz w:val="24"/>
          <w:szCs w:val="24"/>
        </w:rPr>
        <w:t xml:space="preserve">and </w:t>
      </w:r>
      <w:r w:rsidR="00E8463B" w:rsidRPr="00046C8F">
        <w:rPr>
          <w:rFonts w:ascii="Times New Roman" w:hAnsi="Times New Roman" w:cs="Times New Roman"/>
          <w:sz w:val="24"/>
          <w:szCs w:val="24"/>
        </w:rPr>
        <w:t>will underestimate recapture lengths for</w:t>
      </w:r>
      <w:r w:rsidR="00E8463B">
        <w:rPr>
          <w:rFonts w:ascii="Times New Roman" w:hAnsi="Times New Roman" w:cs="Times New Roman"/>
          <w:sz w:val="24"/>
          <w:szCs w:val="24"/>
        </w:rPr>
        <w:t xml:space="preserve"> largest individuals from one sex while overestimating the recapture length of the largest individuals of the other</w:t>
      </w:r>
      <w:r w:rsidR="00E8463B" w:rsidRPr="00046C8F">
        <w:rPr>
          <w:rFonts w:ascii="Times New Roman" w:hAnsi="Times New Roman" w:cs="Times New Roman"/>
          <w:sz w:val="24"/>
          <w:szCs w:val="24"/>
        </w:rPr>
        <w:t>.</w:t>
      </w:r>
      <w:r w:rsidR="00ED5F4C">
        <w:rPr>
          <w:rFonts w:ascii="Times New Roman" w:hAnsi="Times New Roman" w:cs="Times New Roman"/>
          <w:sz w:val="24"/>
          <w:szCs w:val="24"/>
        </w:rPr>
        <w:t xml:space="preserve"> </w:t>
      </w:r>
    </w:p>
    <w:p w14:paraId="1CD09FF6" w14:textId="1C0BBF2B"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00ED5F4C">
        <w:rPr>
          <w:rFonts w:ascii="Times New Roman" w:hAnsi="Times New Roman" w:cs="Times New Roman"/>
          <w:sz w:val="24"/>
          <w:szCs w:val="24"/>
        </w:rPr>
        <w:t>A</w:t>
      </w:r>
      <w:r w:rsidR="00ED5F4C" w:rsidRPr="00046C8F">
        <w:rPr>
          <w:rFonts w:ascii="Times New Roman" w:hAnsi="Times New Roman" w:cs="Times New Roman"/>
          <w:sz w:val="24"/>
          <w:szCs w:val="24"/>
        </w:rPr>
        <w:t>ccurate estimates of von Bertalanffy growth parameters are</w:t>
      </w:r>
      <w:r w:rsidR="00ED5F4C">
        <w:rPr>
          <w:rFonts w:ascii="Times New Roman" w:hAnsi="Times New Roman" w:cs="Times New Roman"/>
          <w:sz w:val="24"/>
          <w:szCs w:val="24"/>
        </w:rPr>
        <w:t xml:space="preserve"> very </w:t>
      </w:r>
      <w:r w:rsidR="00ED5F4C" w:rsidRPr="00046C8F">
        <w:rPr>
          <w:rFonts w:ascii="Times New Roman" w:hAnsi="Times New Roman" w:cs="Times New Roman"/>
          <w:sz w:val="24"/>
          <w:szCs w:val="24"/>
        </w:rPr>
        <w:t>importa</w:t>
      </w:r>
      <w:r w:rsidR="00ED5F4C">
        <w:rPr>
          <w:rFonts w:ascii="Times New Roman" w:hAnsi="Times New Roman" w:cs="Times New Roman"/>
          <w:sz w:val="24"/>
          <w:szCs w:val="24"/>
        </w:rPr>
        <w:t>nt for management.</w:t>
      </w:r>
      <w:r w:rsidR="00A27B2A">
        <w:rPr>
          <w:rFonts w:ascii="Times New Roman" w:hAnsi="Times New Roman" w:cs="Times New Roman"/>
          <w:sz w:val="24"/>
          <w:szCs w:val="24"/>
        </w:rPr>
        <w:t xml:space="preserve"> </w:t>
      </w:r>
      <w:r>
        <w:rPr>
          <w:rFonts w:ascii="Times New Roman" w:hAnsi="Times New Roman" w:cs="Times New Roman"/>
          <w:sz w:val="24"/>
          <w:szCs w:val="24"/>
        </w:rPr>
        <w:t>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w:t>
      </w:r>
      <w:commentRangeStart w:id="206"/>
      <w:commentRangeStart w:id="207"/>
      <w:r w:rsidRPr="00046C8F">
        <w:rPr>
          <w:rFonts w:ascii="Times New Roman" w:hAnsi="Times New Roman" w:cs="Times New Roman"/>
          <w:sz w:val="24"/>
          <w:szCs w:val="24"/>
        </w:rPr>
        <w:t xml:space="preserve">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sidR="00ED5F4C">
        <w:rPr>
          <w:rFonts w:ascii="Times New Roman" w:hAnsi="Times New Roman" w:cs="Times New Roman"/>
          <w:sz w:val="24"/>
          <w:szCs w:val="24"/>
        </w:rPr>
        <w:t xml:space="preserve"> while overestimating K will overestimate M</w:t>
      </w:r>
      <w:commentRangeEnd w:id="206"/>
      <w:r w:rsidR="004D1662">
        <w:rPr>
          <w:rStyle w:val="CommentReference"/>
        </w:rPr>
        <w:commentReference w:id="206"/>
      </w:r>
      <w:commentRangeEnd w:id="207"/>
      <w:r w:rsidR="008A1E38">
        <w:rPr>
          <w:rStyle w:val="CommentReference"/>
        </w:rPr>
        <w:commentReference w:id="207"/>
      </w:r>
      <w:r w:rsidRPr="00046C8F">
        <w:rPr>
          <w:rFonts w:ascii="Times New Roman" w:hAnsi="Times New Roman" w:cs="Times New Roman"/>
          <w:sz w:val="24"/>
          <w:szCs w:val="24"/>
        </w:rPr>
        <w:t xml:space="preserve">. If the management regime is linked to such a flawed estimate of stock productivity, then the stock is likely to be mismanaged and under </w:t>
      </w:r>
      <w:r w:rsidR="00ED5F4C">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sidR="00ED5F4C">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w:t>
      </w:r>
      <w:r w:rsidR="008C372D" w:rsidRPr="00046C8F">
        <w:rPr>
          <w:rFonts w:ascii="Times New Roman" w:hAnsi="Times New Roman" w:cs="Times New Roman"/>
          <w:sz w:val="24"/>
          <w:szCs w:val="24"/>
        </w:rPr>
        <w:t xml:space="preserve">Future work to refine growth estimates for </w:t>
      </w:r>
      <w:r w:rsidR="008C372D" w:rsidRPr="00622A71">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should consider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0C602FBD"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046C8F">
        <w:rPr>
          <w:rFonts w:ascii="Times New Roman" w:hAnsi="Times New Roman" w:cs="Times New Roman"/>
          <w:sz w:val="24"/>
          <w:szCs w:val="24"/>
        </w:rPr>
        <w:t>Brodziak</w:t>
      </w:r>
      <w:proofErr w:type="spellEnd"/>
      <w:r w:rsidRPr="00046C8F">
        <w:rPr>
          <w:rFonts w:ascii="Times New Roman" w:hAnsi="Times New Roman" w:cs="Times New Roman"/>
          <w:sz w:val="24"/>
          <w:szCs w:val="24"/>
        </w:rPr>
        <w:t>,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Finally, we would like to thank Joe O’Malley</w:t>
      </w:r>
      <w:r w:rsidR="002E29E4">
        <w:rPr>
          <w:rFonts w:ascii="Times New Roman" w:hAnsi="Times New Roman" w:cs="Times New Roman"/>
          <w:sz w:val="24"/>
          <w:szCs w:val="24"/>
        </w:rPr>
        <w:t xml:space="preserve"> </w:t>
      </w:r>
      <w:r w:rsidRPr="00046C8F">
        <w:rPr>
          <w:rFonts w:ascii="Times New Roman" w:hAnsi="Times New Roman" w:cs="Times New Roman"/>
          <w:sz w:val="24"/>
          <w:szCs w:val="24"/>
        </w:rPr>
        <w:t>and Frank Parrish for their advice and feedback during this project</w:t>
      </w:r>
      <w:r w:rsidR="00991EDB">
        <w:rPr>
          <w:rFonts w:ascii="Times New Roman" w:hAnsi="Times New Roman" w:cs="Times New Roman"/>
          <w:sz w:val="24"/>
          <w:szCs w:val="24"/>
        </w:rPr>
        <w:t xml:space="preserve"> </w:t>
      </w:r>
      <w:r w:rsidR="00465BAF">
        <w:rPr>
          <w:rFonts w:ascii="Times New Roman" w:hAnsi="Times New Roman" w:cs="Times New Roman"/>
          <w:sz w:val="24"/>
          <w:szCs w:val="24"/>
        </w:rPr>
        <w:t>and</w:t>
      </w:r>
      <w:r w:rsidR="002E29E4">
        <w:rPr>
          <w:rFonts w:ascii="Times New Roman" w:hAnsi="Times New Roman" w:cs="Times New Roman"/>
          <w:sz w:val="24"/>
          <w:szCs w:val="24"/>
        </w:rPr>
        <w:t xml:space="preserve"> Allen Andrews</w:t>
      </w:r>
      <w:r w:rsidR="00991EDB">
        <w:rPr>
          <w:rFonts w:ascii="Times New Roman" w:hAnsi="Times New Roman" w:cs="Times New Roman"/>
          <w:sz w:val="24"/>
          <w:szCs w:val="24"/>
        </w:rPr>
        <w:t xml:space="preserve"> </w:t>
      </w:r>
      <w:r w:rsidR="002E29E4">
        <w:rPr>
          <w:rFonts w:ascii="Times New Roman" w:hAnsi="Times New Roman" w:cs="Times New Roman"/>
          <w:sz w:val="24"/>
          <w:szCs w:val="24"/>
        </w:rPr>
        <w:t>for reviewing</w:t>
      </w:r>
      <w:r w:rsidR="00991EDB">
        <w:rPr>
          <w:rFonts w:ascii="Times New Roman" w:hAnsi="Times New Roman" w:cs="Times New Roman"/>
          <w:sz w:val="24"/>
          <w:szCs w:val="24"/>
        </w:rPr>
        <w:t xml:space="preserve"> our manuscript</w:t>
      </w:r>
      <w:r w:rsidRPr="00046C8F">
        <w:rPr>
          <w:rFonts w:ascii="Times New Roman" w:hAnsi="Times New Roman" w:cs="Times New Roman"/>
          <w:sz w:val="24"/>
          <w:szCs w:val="24"/>
        </w:rPr>
        <w:t>.</w:t>
      </w:r>
      <w:r>
        <w:rPr>
          <w:rFonts w:ascii="Times New Roman" w:hAnsi="Times New Roman" w:cs="Times New Roman"/>
          <w:sz w:val="24"/>
          <w:szCs w:val="24"/>
        </w:rPr>
        <w:t xml:space="preserve"> This is SOEST contribution ###### and HIMB contribution ####.</w:t>
      </w:r>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t>References</w:t>
      </w:r>
    </w:p>
    <w:p w14:paraId="41223319" w14:textId="34BAC77E" w:rsidR="009F33D7" w:rsidRPr="009F33D7" w:rsidRDefault="008C372D" w:rsidP="009F33D7">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F33D7" w:rsidRPr="009F33D7">
        <w:rPr>
          <w:rFonts w:ascii="Times New Roman" w:hAnsi="Times New Roman" w:cs="Times New Roman"/>
          <w:noProof/>
          <w:sz w:val="24"/>
        </w:rPr>
        <w:t xml:space="preserve">Allen, G.R. 1985. Fao Species Catalogue Vol . 6 . Snappers of the World. Fao Fish. Synopsis </w:t>
      </w:r>
      <w:r w:rsidR="009F33D7" w:rsidRPr="009F33D7">
        <w:rPr>
          <w:rFonts w:ascii="Times New Roman" w:hAnsi="Times New Roman" w:cs="Times New Roman"/>
          <w:b/>
          <w:bCs/>
          <w:noProof/>
          <w:sz w:val="24"/>
        </w:rPr>
        <w:t>6</w:t>
      </w:r>
      <w:r w:rsidR="009F33D7" w:rsidRPr="009F33D7">
        <w:rPr>
          <w:rFonts w:ascii="Times New Roman" w:hAnsi="Times New Roman" w:cs="Times New Roman"/>
          <w:noProof/>
          <w:sz w:val="24"/>
        </w:rPr>
        <w:t>(125): 208. doi:10.1016/0025-326X(92)90600-B.</w:t>
      </w:r>
    </w:p>
    <w:p w14:paraId="580F0C2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9F33D7">
        <w:rPr>
          <w:rFonts w:ascii="Times New Roman" w:hAnsi="Times New Roman" w:cs="Times New Roman"/>
          <w:b/>
          <w:bCs/>
          <w:noProof/>
          <w:sz w:val="24"/>
        </w:rPr>
        <w:t>69</w:t>
      </w:r>
      <w:r w:rsidRPr="009F33D7">
        <w:rPr>
          <w:rFonts w:ascii="Times New Roman" w:hAnsi="Times New Roman" w:cs="Times New Roman"/>
          <w:noProof/>
          <w:sz w:val="24"/>
        </w:rPr>
        <w:t>: 1850–1869. doi:10.1139/f2012-109.</w:t>
      </w:r>
    </w:p>
    <w:p w14:paraId="5451948C"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9F33D7">
        <w:rPr>
          <w:rFonts w:ascii="Times New Roman" w:hAnsi="Times New Roman" w:cs="Times New Roman"/>
          <w:i/>
          <w:iCs/>
          <w:noProof/>
          <w:sz w:val="24"/>
        </w:rPr>
        <w:t>In</w:t>
      </w:r>
      <w:r w:rsidRPr="009F33D7">
        <w:rPr>
          <w:rFonts w:ascii="Times New Roman" w:hAnsi="Times New Roman" w:cs="Times New Roman"/>
          <w:noProof/>
          <w:sz w:val="24"/>
        </w:rPr>
        <w:t xml:space="preserve"> NOAA Technical Memorandum NMFS-PIFSC. Honolulu, HI. Available from http://www.pifsc.noaa.gov/library/pubs/admin/PIFSC_Admin_Rep_11-07.pdf.</w:t>
      </w:r>
    </w:p>
    <w:p w14:paraId="58BCA609"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Benaglia, T., Chauveau, D., Hunter, D.R., and Young, D. 2009. Mixtools: An R package for analyzing finite mixture models. J. Stat. Softw. </w:t>
      </w:r>
      <w:r w:rsidRPr="009F33D7">
        <w:rPr>
          <w:rFonts w:ascii="Times New Roman" w:hAnsi="Times New Roman" w:cs="Times New Roman"/>
          <w:b/>
          <w:bCs/>
          <w:noProof/>
          <w:sz w:val="24"/>
        </w:rPr>
        <w:t>32</w:t>
      </w:r>
      <w:r w:rsidRPr="009F33D7">
        <w:rPr>
          <w:rFonts w:ascii="Times New Roman" w:hAnsi="Times New Roman" w:cs="Times New Roman"/>
          <w:noProof/>
          <w:sz w:val="24"/>
        </w:rPr>
        <w:t>(6): 1–29. Available from http://www.jstatsoft.org/v32/i06/.</w:t>
      </w:r>
    </w:p>
    <w:p w14:paraId="583A85A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Burman, P. 1989. A comparative study of ordinary cross-validation, v-fold cross-validation and the repeated learning-testing methods. Biometrika </w:t>
      </w:r>
      <w:r w:rsidRPr="009F33D7">
        <w:rPr>
          <w:rFonts w:ascii="Times New Roman" w:hAnsi="Times New Roman" w:cs="Times New Roman"/>
          <w:b/>
          <w:bCs/>
          <w:noProof/>
          <w:sz w:val="24"/>
        </w:rPr>
        <w:t>76</w:t>
      </w:r>
      <w:r w:rsidRPr="009F33D7">
        <w:rPr>
          <w:rFonts w:ascii="Times New Roman" w:hAnsi="Times New Roman" w:cs="Times New Roman"/>
          <w:noProof/>
          <w:sz w:val="24"/>
        </w:rPr>
        <w:t>(3): 503–514. doi:10.1093/biomet/76.3.503.</w:t>
      </w:r>
    </w:p>
    <w:p w14:paraId="582738F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73C0D330"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9F33D7">
        <w:rPr>
          <w:rFonts w:ascii="Times New Roman" w:hAnsi="Times New Roman" w:cs="Times New Roman"/>
          <w:b/>
          <w:bCs/>
          <w:noProof/>
          <w:sz w:val="24"/>
        </w:rPr>
        <w:t>61</w:t>
      </w:r>
      <w:r w:rsidRPr="009F33D7">
        <w:rPr>
          <w:rFonts w:ascii="Times New Roman" w:hAnsi="Times New Roman" w:cs="Times New Roman"/>
          <w:noProof/>
          <w:sz w:val="24"/>
        </w:rPr>
        <w:t>(2): 292–306. doi:10.1139/f03-163.</w:t>
      </w:r>
    </w:p>
    <w:p w14:paraId="4772BD8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9F33D7">
        <w:rPr>
          <w:rFonts w:ascii="Times New Roman" w:hAnsi="Times New Roman" w:cs="Times New Roman"/>
          <w:b/>
          <w:bCs/>
          <w:noProof/>
          <w:sz w:val="24"/>
        </w:rPr>
        <w:t>64</w:t>
      </w:r>
      <w:r w:rsidRPr="009F33D7">
        <w:rPr>
          <w:rFonts w:ascii="Times New Roman" w:hAnsi="Times New Roman" w:cs="Times New Roman"/>
          <w:noProof/>
          <w:sz w:val="24"/>
        </w:rPr>
        <w:t>(4): 602–617. doi:10.1139/f07-036.</w:t>
      </w:r>
    </w:p>
    <w:p w14:paraId="17DD4C25"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Francis, R.I.C.C. 1988. Maximum likelihood estimation of growth and growth variability from tagging data. New Zeal. J. Mar. Freshw. Res. </w:t>
      </w:r>
      <w:r w:rsidRPr="009F33D7">
        <w:rPr>
          <w:rFonts w:ascii="Times New Roman" w:hAnsi="Times New Roman" w:cs="Times New Roman"/>
          <w:b/>
          <w:bCs/>
          <w:noProof/>
          <w:sz w:val="24"/>
        </w:rPr>
        <w:t>22</w:t>
      </w:r>
      <w:r w:rsidRPr="009F33D7">
        <w:rPr>
          <w:rFonts w:ascii="Times New Roman" w:hAnsi="Times New Roman" w:cs="Times New Roman"/>
          <w:noProof/>
          <w:sz w:val="24"/>
        </w:rPr>
        <w:t>(1): 43–51. doi:10.1080/00288330.1988.9516276.</w:t>
      </w:r>
    </w:p>
    <w:p w14:paraId="1FBEDD1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9F33D7">
        <w:rPr>
          <w:rFonts w:ascii="Times New Roman" w:hAnsi="Times New Roman" w:cs="Times New Roman"/>
          <w:b/>
          <w:bCs/>
          <w:noProof/>
          <w:sz w:val="24"/>
        </w:rPr>
        <w:t>81</w:t>
      </w:r>
      <w:r w:rsidRPr="009F33D7">
        <w:rPr>
          <w:rFonts w:ascii="Times New Roman" w:hAnsi="Times New Roman" w:cs="Times New Roman"/>
          <w:noProof/>
          <w:sz w:val="24"/>
        </w:rPr>
        <w:t>(2–3): 126–141. doi:10.1016/j.fishres.2006.08.002.</w:t>
      </w:r>
    </w:p>
    <w:p w14:paraId="7834974A"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9F33D7">
        <w:rPr>
          <w:rFonts w:ascii="Times New Roman" w:hAnsi="Times New Roman" w:cs="Times New Roman"/>
          <w:b/>
          <w:bCs/>
          <w:noProof/>
          <w:sz w:val="24"/>
        </w:rPr>
        <w:t>6</w:t>
      </w:r>
      <w:r w:rsidRPr="009F33D7">
        <w:rPr>
          <w:rFonts w:ascii="Times New Roman" w:hAnsi="Times New Roman" w:cs="Times New Roman"/>
          <w:noProof/>
          <w:sz w:val="24"/>
        </w:rPr>
        <w:t>(12): 1–13. doi:10.1371/journal.pone.0028913.</w:t>
      </w:r>
    </w:p>
    <w:p w14:paraId="149CED3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9F33D7">
        <w:rPr>
          <w:rFonts w:ascii="Times New Roman" w:hAnsi="Times New Roman" w:cs="Times New Roman"/>
          <w:b/>
          <w:bCs/>
          <w:noProof/>
          <w:sz w:val="24"/>
        </w:rPr>
        <w:t>2</w:t>
      </w:r>
      <w:r w:rsidRPr="009F33D7">
        <w:rPr>
          <w:rFonts w:ascii="Times New Roman" w:hAnsi="Times New Roman" w:cs="Times New Roman"/>
          <w:noProof/>
          <w:sz w:val="24"/>
        </w:rPr>
        <w:t>: 169–172. doi:10.1007/s12686-009-9119-3.</w:t>
      </w:r>
    </w:p>
    <w:p w14:paraId="6345303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Gelman, A., and Rubin, D.B. 1992. lnference from Iterative Simulation Using Multiple Sequences. Stat. Sci. </w:t>
      </w:r>
      <w:r w:rsidRPr="009F33D7">
        <w:rPr>
          <w:rFonts w:ascii="Times New Roman" w:hAnsi="Times New Roman" w:cs="Times New Roman"/>
          <w:b/>
          <w:bCs/>
          <w:noProof/>
          <w:sz w:val="24"/>
        </w:rPr>
        <w:t>7</w:t>
      </w:r>
      <w:r w:rsidRPr="009F33D7">
        <w:rPr>
          <w:rFonts w:ascii="Times New Roman" w:hAnsi="Times New Roman" w:cs="Times New Roman"/>
          <w:noProof/>
          <w:sz w:val="24"/>
        </w:rPr>
        <w:t>(4): 457–472. doi:10.2307/2246093.</w:t>
      </w:r>
    </w:p>
    <w:p w14:paraId="7057BAF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Grimes, C.B. 1987. Reproductive biology of the Lutjanidae: A review. </w:t>
      </w:r>
      <w:r w:rsidRPr="009F33D7">
        <w:rPr>
          <w:rFonts w:ascii="Times New Roman" w:hAnsi="Times New Roman" w:cs="Times New Roman"/>
          <w:i/>
          <w:iCs/>
          <w:noProof/>
          <w:sz w:val="24"/>
        </w:rPr>
        <w:t>In</w:t>
      </w:r>
      <w:r w:rsidRPr="009F33D7">
        <w:rPr>
          <w:rFonts w:ascii="Times New Roman" w:hAnsi="Times New Roman" w:cs="Times New Roman"/>
          <w:noProof/>
          <w:sz w:val="24"/>
        </w:rPr>
        <w:t xml:space="preserve"> Tropical snappers and groupers: Biology and fisheries management. </w:t>
      </w:r>
      <w:r w:rsidRPr="009F33D7">
        <w:rPr>
          <w:rFonts w:ascii="Times New Roman" w:hAnsi="Times New Roman" w:cs="Times New Roman"/>
          <w:i/>
          <w:iCs/>
          <w:noProof/>
          <w:sz w:val="24"/>
        </w:rPr>
        <w:t>Edited by</w:t>
      </w:r>
      <w:r w:rsidRPr="009F33D7">
        <w:rPr>
          <w:rFonts w:ascii="Times New Roman" w:hAnsi="Times New Roman" w:cs="Times New Roman"/>
          <w:noProof/>
          <w:sz w:val="24"/>
        </w:rPr>
        <w:t xml:space="preserve"> J.J. Polovina and S. Ralston. Westview Press, Boulder, Colorado. pp. 239–294.</w:t>
      </w:r>
    </w:p>
    <w:p w14:paraId="70AD9CA1"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Haight, W.R., Kobayashi, D.R., and Kawamoto, K.E. 1993. Biology and Management of Deepwater Snappers of the Hawaiian Archipelago. Mar. Fish. Rev. </w:t>
      </w:r>
      <w:r w:rsidRPr="009F33D7">
        <w:rPr>
          <w:rFonts w:ascii="Times New Roman" w:hAnsi="Times New Roman" w:cs="Times New Roman"/>
          <w:b/>
          <w:bCs/>
          <w:noProof/>
          <w:sz w:val="24"/>
        </w:rPr>
        <w:t>55</w:t>
      </w:r>
      <w:r w:rsidRPr="009F33D7">
        <w:rPr>
          <w:rFonts w:ascii="Times New Roman" w:hAnsi="Times New Roman" w:cs="Times New Roman"/>
          <w:noProof/>
          <w:sz w:val="24"/>
        </w:rPr>
        <w:t>(2): 20–27.</w:t>
      </w:r>
    </w:p>
    <w:p w14:paraId="4F5EBE27"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9F33D7">
        <w:rPr>
          <w:rFonts w:ascii="Times New Roman" w:hAnsi="Times New Roman" w:cs="Times New Roman"/>
          <w:b/>
          <w:bCs/>
          <w:noProof/>
          <w:sz w:val="24"/>
        </w:rPr>
        <w:t>20</w:t>
      </w:r>
      <w:r w:rsidRPr="009F33D7">
        <w:rPr>
          <w:rFonts w:ascii="Times New Roman" w:hAnsi="Times New Roman" w:cs="Times New Roman"/>
          <w:noProof/>
          <w:sz w:val="24"/>
        </w:rPr>
        <w:t>(2): 27–31.</w:t>
      </w:r>
    </w:p>
    <w:p w14:paraId="00B1CD2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Hawaii Reported Landing Tables. 2016. Available from https://www.pifsc.noaa.gov/wpacfin/hi/dar/Pages/hi_data_3.php [accessed 23 March 2018].</w:t>
      </w:r>
    </w:p>
    <w:p w14:paraId="401791E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James, I.R. 1991. Estimation of von Bertalanffy growth curve parameters from recapture data. Biometrics </w:t>
      </w:r>
      <w:r w:rsidRPr="009F33D7">
        <w:rPr>
          <w:rFonts w:ascii="Times New Roman" w:hAnsi="Times New Roman" w:cs="Times New Roman"/>
          <w:b/>
          <w:bCs/>
          <w:noProof/>
          <w:sz w:val="24"/>
        </w:rPr>
        <w:t>47</w:t>
      </w:r>
      <w:r w:rsidRPr="009F33D7">
        <w:rPr>
          <w:rFonts w:ascii="Times New Roman" w:hAnsi="Times New Roman" w:cs="Times New Roman"/>
          <w:noProof/>
          <w:sz w:val="24"/>
        </w:rPr>
        <w:t>: 1519–1530. doi:10.2307/2532403.</w:t>
      </w:r>
    </w:p>
    <w:p w14:paraId="6346259C"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Jensen, A.L. 1996. Beverton and Holt life history invariants result from optimal trade-off of reproduction and survival. Can. J. Fish. Aquat. Sci. </w:t>
      </w:r>
      <w:r w:rsidRPr="009F33D7">
        <w:rPr>
          <w:rFonts w:ascii="Times New Roman" w:hAnsi="Times New Roman" w:cs="Times New Roman"/>
          <w:b/>
          <w:bCs/>
          <w:noProof/>
          <w:sz w:val="24"/>
        </w:rPr>
        <w:t>53</w:t>
      </w:r>
      <w:r w:rsidRPr="009F33D7">
        <w:rPr>
          <w:rFonts w:ascii="Times New Roman" w:hAnsi="Times New Roman" w:cs="Times New Roman"/>
          <w:noProof/>
          <w:sz w:val="24"/>
        </w:rPr>
        <w:t>(4): 820–822. doi:10.1139/f95-233.</w:t>
      </w:r>
    </w:p>
    <w:p w14:paraId="151DC849"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9F33D7">
        <w:rPr>
          <w:rFonts w:ascii="Times New Roman" w:hAnsi="Times New Roman" w:cs="Times New Roman"/>
          <w:b/>
          <w:bCs/>
          <w:noProof/>
          <w:sz w:val="24"/>
        </w:rPr>
        <w:t>91</w:t>
      </w:r>
      <w:r w:rsidRPr="009F33D7">
        <w:rPr>
          <w:rFonts w:ascii="Times New Roman" w:hAnsi="Times New Roman" w:cs="Times New Roman"/>
          <w:noProof/>
          <w:sz w:val="24"/>
        </w:rPr>
        <w:t>(2): 271–280.</w:t>
      </w:r>
    </w:p>
    <w:p w14:paraId="3299609A"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411BC3BF"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9F33D7">
        <w:rPr>
          <w:rFonts w:ascii="Times New Roman" w:hAnsi="Times New Roman" w:cs="Times New Roman"/>
          <w:b/>
          <w:bCs/>
          <w:noProof/>
          <w:sz w:val="24"/>
        </w:rPr>
        <w:t>69</w:t>
      </w:r>
      <w:r w:rsidRPr="009F33D7">
        <w:rPr>
          <w:rFonts w:ascii="Times New Roman" w:hAnsi="Times New Roman" w:cs="Times New Roman"/>
          <w:noProof/>
          <w:sz w:val="24"/>
        </w:rPr>
        <w:t>(February): 217.</w:t>
      </w:r>
    </w:p>
    <w:p w14:paraId="61313B05"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9F33D7">
        <w:rPr>
          <w:rFonts w:ascii="Times New Roman" w:hAnsi="Times New Roman" w:cs="Times New Roman"/>
          <w:b/>
          <w:bCs/>
          <w:noProof/>
          <w:sz w:val="24"/>
        </w:rPr>
        <w:t>59</w:t>
      </w:r>
      <w:r w:rsidRPr="009F33D7">
        <w:rPr>
          <w:rFonts w:ascii="Times New Roman" w:hAnsi="Times New Roman" w:cs="Times New Roman"/>
          <w:noProof/>
          <w:sz w:val="24"/>
        </w:rPr>
        <w:t>(6): 976–986. doi:10.1139/f02-069.</w:t>
      </w:r>
    </w:p>
    <w:p w14:paraId="38B2175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9F33D7">
        <w:rPr>
          <w:rFonts w:ascii="Times New Roman" w:hAnsi="Times New Roman" w:cs="Times New Roman"/>
          <w:b/>
          <w:bCs/>
          <w:noProof/>
          <w:sz w:val="24"/>
        </w:rPr>
        <w:t>69</w:t>
      </w:r>
      <w:r w:rsidRPr="009F33D7">
        <w:rPr>
          <w:rFonts w:ascii="Times New Roman" w:hAnsi="Times New Roman" w:cs="Times New Roman"/>
          <w:noProof/>
          <w:sz w:val="24"/>
        </w:rPr>
        <w:t>(2): 325–335. doi:10.1071/MF17195.</w:t>
      </w:r>
    </w:p>
    <w:p w14:paraId="23364D5B"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aller, R.A., and Deboer, E.S. 1988. An analysis of two methods of fitting the von Bertalanffy curve to capture-recapture data. Mar. Freshw. Res. </w:t>
      </w:r>
      <w:r w:rsidRPr="009F33D7">
        <w:rPr>
          <w:rFonts w:ascii="Times New Roman" w:hAnsi="Times New Roman" w:cs="Times New Roman"/>
          <w:b/>
          <w:bCs/>
          <w:noProof/>
          <w:sz w:val="24"/>
        </w:rPr>
        <w:t>39</w:t>
      </w:r>
      <w:r w:rsidRPr="009F33D7">
        <w:rPr>
          <w:rFonts w:ascii="Times New Roman" w:hAnsi="Times New Roman" w:cs="Times New Roman"/>
          <w:noProof/>
          <w:sz w:val="24"/>
        </w:rPr>
        <w:t>(4): 459–466. doi:10.1071/MF9880459.</w:t>
      </w:r>
    </w:p>
    <w:p w14:paraId="75427359"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ees, C.C. 1993. Population biology and stock assessment of Pristipomoides filamentosus on the Mahe Plateau, Seychelles. J. Fish Biol. </w:t>
      </w:r>
      <w:r w:rsidRPr="009F33D7">
        <w:rPr>
          <w:rFonts w:ascii="Times New Roman" w:hAnsi="Times New Roman" w:cs="Times New Roman"/>
          <w:b/>
          <w:bCs/>
          <w:noProof/>
          <w:sz w:val="24"/>
        </w:rPr>
        <w:t>43</w:t>
      </w:r>
      <w:r w:rsidRPr="009F33D7">
        <w:rPr>
          <w:rFonts w:ascii="Times New Roman" w:hAnsi="Times New Roman" w:cs="Times New Roman"/>
          <w:noProof/>
          <w:sz w:val="24"/>
        </w:rPr>
        <w:t>(5): 695–708. doi:10.1111/j.1095-8649.1993.tb01147.x.</w:t>
      </w:r>
    </w:p>
    <w:p w14:paraId="11500EA0"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9F33D7">
        <w:rPr>
          <w:rFonts w:ascii="Times New Roman" w:hAnsi="Times New Roman" w:cs="Times New Roman"/>
          <w:b/>
          <w:bCs/>
          <w:noProof/>
          <w:sz w:val="24"/>
        </w:rPr>
        <w:t>33</w:t>
      </w:r>
      <w:r w:rsidRPr="009F33D7">
        <w:rPr>
          <w:rFonts w:ascii="Times New Roman" w:hAnsi="Times New Roman" w:cs="Times New Roman"/>
          <w:noProof/>
          <w:sz w:val="24"/>
        </w:rPr>
        <w:t>(1–3): 73–87. doi:10.1016/S0165-7836(97)00069-6.</w:t>
      </w:r>
    </w:p>
    <w:p w14:paraId="474DDC2D"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eng, X.-L. 1994. Posterior predictive p-values. Ann. Stat. </w:t>
      </w:r>
      <w:r w:rsidRPr="009F33D7">
        <w:rPr>
          <w:rFonts w:ascii="Times New Roman" w:hAnsi="Times New Roman" w:cs="Times New Roman"/>
          <w:b/>
          <w:bCs/>
          <w:noProof/>
          <w:sz w:val="24"/>
        </w:rPr>
        <w:t>22</w:t>
      </w:r>
      <w:r w:rsidRPr="009F33D7">
        <w:rPr>
          <w:rFonts w:ascii="Times New Roman" w:hAnsi="Times New Roman" w:cs="Times New Roman"/>
          <w:noProof/>
          <w:sz w:val="24"/>
        </w:rPr>
        <w:t>(3): 1142–1160.</w:t>
      </w:r>
    </w:p>
    <w:p w14:paraId="1104923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Moffitt, R.B., and Parrish, F.A. 1996. Habitat and life history of juvenile Hawaiian pink snapper, Pristipomoides filamentosus. Pacific Sci. </w:t>
      </w:r>
      <w:r w:rsidRPr="009F33D7">
        <w:rPr>
          <w:rFonts w:ascii="Times New Roman" w:hAnsi="Times New Roman" w:cs="Times New Roman"/>
          <w:b/>
          <w:bCs/>
          <w:noProof/>
          <w:sz w:val="24"/>
        </w:rPr>
        <w:t>50</w:t>
      </w:r>
      <w:r w:rsidRPr="009F33D7">
        <w:rPr>
          <w:rFonts w:ascii="Times New Roman" w:hAnsi="Times New Roman" w:cs="Times New Roman"/>
          <w:noProof/>
          <w:sz w:val="24"/>
        </w:rPr>
        <w:t>(4): 371–381.</w:t>
      </w:r>
    </w:p>
    <w:p w14:paraId="77697EEC"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Newman, S.J., Cappo, M., and Williams, D.M.B. 2000. Age, growth and mortality of the stripey, Lutjanus carponotatus (Richardson) and the brown-stripe snapper, L. vitta (Quoy and Gaimard) from the central Great Barrier Reef, Australia. Fish. Res. </w:t>
      </w:r>
      <w:r w:rsidRPr="009F33D7">
        <w:rPr>
          <w:rFonts w:ascii="Times New Roman" w:hAnsi="Times New Roman" w:cs="Times New Roman"/>
          <w:b/>
          <w:bCs/>
          <w:noProof/>
          <w:sz w:val="24"/>
        </w:rPr>
        <w:t>48</w:t>
      </w:r>
      <w:r w:rsidRPr="009F33D7">
        <w:rPr>
          <w:rFonts w:ascii="Times New Roman" w:hAnsi="Times New Roman" w:cs="Times New Roman"/>
          <w:noProof/>
          <w:sz w:val="24"/>
        </w:rPr>
        <w:t>(3): 263–275. doi:10.1016/S0165-7836(00)00184-3.</w:t>
      </w:r>
    </w:p>
    <w:p w14:paraId="2537201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Newman, S.J., and Dunk, I.J. 2002. Growth, age validation, mortality, and other population characteristics of the red emperor snapper, Lutjanus sebae (Cuvier, 1828), off the Kimberley coast of north-western Australia. Estuar. Coast. Shelf Sci. </w:t>
      </w:r>
      <w:r w:rsidRPr="009F33D7">
        <w:rPr>
          <w:rFonts w:ascii="Times New Roman" w:hAnsi="Times New Roman" w:cs="Times New Roman"/>
          <w:b/>
          <w:bCs/>
          <w:noProof/>
          <w:sz w:val="24"/>
        </w:rPr>
        <w:t>55</w:t>
      </w:r>
      <w:r w:rsidRPr="009F33D7">
        <w:rPr>
          <w:rFonts w:ascii="Times New Roman" w:hAnsi="Times New Roman" w:cs="Times New Roman"/>
          <w:noProof/>
          <w:sz w:val="24"/>
        </w:rPr>
        <w:t>(1): 67–80. doi:10.1006/ecss.2001.0887.</w:t>
      </w:r>
    </w:p>
    <w:p w14:paraId="4ED7E674"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Newman, S.J., Wakefield, C.B., Williams, A.J., Nicol, S.J., O’Malley, J.M., DeMartini, E.E., Humphreys, R.L., Andrews, A.H., Nichols, R.S., Halafihi, T., Kaltavara, J., and Taylor, B.M. 2015. International workshop on methodological evolution to improve estimates of life history parameters and fisheries management of data-poor deep-water snappers and groupers. Mar. Policy </w:t>
      </w:r>
      <w:r w:rsidRPr="009F33D7">
        <w:rPr>
          <w:rFonts w:ascii="Times New Roman" w:hAnsi="Times New Roman" w:cs="Times New Roman"/>
          <w:b/>
          <w:bCs/>
          <w:noProof/>
          <w:sz w:val="24"/>
        </w:rPr>
        <w:t>60</w:t>
      </w:r>
      <w:r w:rsidRPr="009F33D7">
        <w:rPr>
          <w:rFonts w:ascii="Times New Roman" w:hAnsi="Times New Roman" w:cs="Times New Roman"/>
          <w:noProof/>
          <w:sz w:val="24"/>
        </w:rPr>
        <w:t>: 182–185.</w:t>
      </w:r>
    </w:p>
    <w:p w14:paraId="4BB0DBE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5AF074F2"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Okamoto, H.Y. 1993. Develop opakapaka (pink snapper) tagging techniques to assess movement behavior. Honolulu, HI.</w:t>
      </w:r>
    </w:p>
    <w:p w14:paraId="55C34DD1"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Palmer, M.J., Phillips, B.F., and Smith, G.T. 1991. Application of nonlinear models with random coefficients to growth data. Biometrics </w:t>
      </w:r>
      <w:r w:rsidRPr="009F33D7">
        <w:rPr>
          <w:rFonts w:ascii="Times New Roman" w:hAnsi="Times New Roman" w:cs="Times New Roman"/>
          <w:b/>
          <w:bCs/>
          <w:noProof/>
          <w:sz w:val="24"/>
        </w:rPr>
        <w:t>47</w:t>
      </w:r>
      <w:r w:rsidRPr="009F33D7">
        <w:rPr>
          <w:rFonts w:ascii="Times New Roman" w:hAnsi="Times New Roman" w:cs="Times New Roman"/>
          <w:noProof/>
          <w:sz w:val="24"/>
        </w:rPr>
        <w:t>: 623–635. doi:10.2307/2532151.</w:t>
      </w:r>
    </w:p>
    <w:p w14:paraId="408D25F7"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Fish. Sci. (September): 1–45.</w:t>
      </w:r>
    </w:p>
    <w:p w14:paraId="01F642CF"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9F33D7">
        <w:rPr>
          <w:rFonts w:ascii="Times New Roman" w:hAnsi="Times New Roman" w:cs="Times New Roman"/>
          <w:b/>
          <w:bCs/>
          <w:noProof/>
          <w:sz w:val="24"/>
        </w:rPr>
        <w:t>98</w:t>
      </w:r>
      <w:r w:rsidRPr="009F33D7">
        <w:rPr>
          <w:rFonts w:ascii="Times New Roman" w:hAnsi="Times New Roman" w:cs="Times New Roman"/>
          <w:noProof/>
          <w:sz w:val="24"/>
        </w:rPr>
        <w:t>(3): 600–611.</w:t>
      </w:r>
    </w:p>
    <w:p w14:paraId="5F6DBD0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9F33D7">
        <w:rPr>
          <w:rFonts w:ascii="Times New Roman" w:hAnsi="Times New Roman" w:cs="Times New Roman"/>
          <w:i/>
          <w:iCs/>
          <w:noProof/>
          <w:sz w:val="24"/>
        </w:rPr>
        <w:t>In</w:t>
      </w:r>
      <w:r w:rsidRPr="009F33D7">
        <w:rPr>
          <w:rFonts w:ascii="Times New Roman" w:hAnsi="Times New Roman" w:cs="Times New Roman"/>
          <w:noProof/>
          <w:sz w:val="24"/>
        </w:rPr>
        <w:t xml:space="preserve"> Proceedings of the 3rd international workshop on distributed statistical computing. Vol. 124.</w:t>
      </w:r>
    </w:p>
    <w:p w14:paraId="0FF916A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61E7BB9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R Core Team. 2014. R: A Language and Environment for Statistical Computing. Vienna, Austria. Available from http://www.r-project.org/.</w:t>
      </w:r>
    </w:p>
    <w:p w14:paraId="1215954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Radtke, R.L. 1987. Age and growth information available from the otoliths of the Hawaiian snapper, Pristipomoides filamentosus. Coral Reefs </w:t>
      </w:r>
      <w:r w:rsidRPr="009F33D7">
        <w:rPr>
          <w:rFonts w:ascii="Times New Roman" w:hAnsi="Times New Roman" w:cs="Times New Roman"/>
          <w:b/>
          <w:bCs/>
          <w:noProof/>
          <w:sz w:val="24"/>
        </w:rPr>
        <w:t>6</w:t>
      </w:r>
      <w:r w:rsidRPr="009F33D7">
        <w:rPr>
          <w:rFonts w:ascii="Times New Roman" w:hAnsi="Times New Roman" w:cs="Times New Roman"/>
          <w:noProof/>
          <w:sz w:val="24"/>
        </w:rPr>
        <w:t>(1): 19–25. doi:10.1007/BF00302208.</w:t>
      </w:r>
    </w:p>
    <w:p w14:paraId="610BDE4A"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9F33D7">
        <w:rPr>
          <w:rFonts w:ascii="Times New Roman" w:hAnsi="Times New Roman" w:cs="Times New Roman"/>
          <w:b/>
          <w:bCs/>
          <w:noProof/>
          <w:sz w:val="24"/>
        </w:rPr>
        <w:t>81</w:t>
      </w:r>
      <w:r w:rsidRPr="009F33D7">
        <w:rPr>
          <w:rFonts w:ascii="Times New Roman" w:hAnsi="Times New Roman" w:cs="Times New Roman"/>
          <w:noProof/>
          <w:sz w:val="24"/>
        </w:rPr>
        <w:t>: 523–535.</w:t>
      </w:r>
    </w:p>
    <w:p w14:paraId="1F5BAA81"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Ralston, S. V., and Williams, H.A. 1988. Depth distributions, growth, and mortality of deep slope fishes from the Mariana archipelago.</w:t>
      </w:r>
    </w:p>
    <w:p w14:paraId="1AA8E6BD"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Ralston, S.V.D. 1987. Mortality rates of snappers and groupers. Trop. snappers groupers Biol. Fish. Manag.: 375–404.</w:t>
      </w:r>
    </w:p>
    <w:p w14:paraId="5CA8AC4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Ralston, S.V.D., and Polovina, J. 1982. A multispecies analyis of the commercial deep-sea handline fishery in Hawaii. Fish. Bull. </w:t>
      </w:r>
      <w:r w:rsidRPr="009F33D7">
        <w:rPr>
          <w:rFonts w:ascii="Times New Roman" w:hAnsi="Times New Roman" w:cs="Times New Roman"/>
          <w:b/>
          <w:bCs/>
          <w:noProof/>
          <w:sz w:val="24"/>
        </w:rPr>
        <w:t>80</w:t>
      </w:r>
      <w:r w:rsidRPr="009F33D7">
        <w:rPr>
          <w:rFonts w:ascii="Times New Roman" w:hAnsi="Times New Roman" w:cs="Times New Roman"/>
          <w:noProof/>
          <w:sz w:val="24"/>
        </w:rPr>
        <w:t>(3): 435–448.</w:t>
      </w:r>
    </w:p>
    <w:p w14:paraId="4DE56AB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9F33D7">
        <w:rPr>
          <w:rFonts w:ascii="Times New Roman" w:hAnsi="Times New Roman" w:cs="Times New Roman"/>
          <w:b/>
          <w:bCs/>
          <w:noProof/>
          <w:sz w:val="24"/>
        </w:rPr>
        <w:t>82</w:t>
      </w:r>
      <w:r w:rsidRPr="009F33D7">
        <w:rPr>
          <w:rFonts w:ascii="Times New Roman" w:hAnsi="Times New Roman" w:cs="Times New Roman"/>
          <w:noProof/>
          <w:sz w:val="24"/>
        </w:rPr>
        <w:t>(4): 703–713.</w:t>
      </w:r>
    </w:p>
    <w:p w14:paraId="753CE425"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Su, Y., and Yajima, M. 2012. R2jags: A Package for Running JAGS from R. Available from http://cran.r-project.org/package=R2jags.</w:t>
      </w:r>
    </w:p>
    <w:p w14:paraId="3C09599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Taylor, B.M., Oyafuso, Z.S., Pardee, C.B., Ochavillo, D., and Newman, S.J. 2018. Comparative demography of commercially-harvested snappers and an emperor from American Samoa. PeerJ </w:t>
      </w:r>
      <w:r w:rsidRPr="009F33D7">
        <w:rPr>
          <w:rFonts w:ascii="Times New Roman" w:hAnsi="Times New Roman" w:cs="Times New Roman"/>
          <w:b/>
          <w:bCs/>
          <w:noProof/>
          <w:sz w:val="24"/>
        </w:rPr>
        <w:t>6</w:t>
      </w:r>
      <w:r w:rsidRPr="009F33D7">
        <w:rPr>
          <w:rFonts w:ascii="Times New Roman" w:hAnsi="Times New Roman" w:cs="Times New Roman"/>
          <w:noProof/>
          <w:sz w:val="24"/>
        </w:rPr>
        <w:t>: e5069. doi:10.7717/peerj.5069.</w:t>
      </w:r>
    </w:p>
    <w:p w14:paraId="4DBE393D"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Thorson, J.T., Munch, S.B., Cope, J.M., and Gao, J. 2017. Predicting life history parameters for all fishes worldwide. Ecol. Appl. </w:t>
      </w:r>
      <w:r w:rsidRPr="009F33D7">
        <w:rPr>
          <w:rFonts w:ascii="Times New Roman" w:hAnsi="Times New Roman" w:cs="Times New Roman"/>
          <w:b/>
          <w:bCs/>
          <w:noProof/>
          <w:sz w:val="24"/>
        </w:rPr>
        <w:t>27</w:t>
      </w:r>
      <w:r w:rsidRPr="009F33D7">
        <w:rPr>
          <w:rFonts w:ascii="Times New Roman" w:hAnsi="Times New Roman" w:cs="Times New Roman"/>
          <w:noProof/>
          <w:sz w:val="24"/>
        </w:rPr>
        <w:t>(8): 2262–2276. doi:10.1002/eap.1606.</w:t>
      </w:r>
    </w:p>
    <w:p w14:paraId="15A6B506"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Uchiyama, J.H., and Tagami, D.T. 1984. Life history, distribution, and abundance of bottomfishes in the Northwestern Hawaiian Islands. </w:t>
      </w:r>
      <w:r w:rsidRPr="009F33D7">
        <w:rPr>
          <w:rFonts w:ascii="Times New Roman" w:hAnsi="Times New Roman" w:cs="Times New Roman"/>
          <w:i/>
          <w:iCs/>
          <w:noProof/>
          <w:sz w:val="24"/>
        </w:rPr>
        <w:t>In</w:t>
      </w:r>
      <w:r w:rsidRPr="009F33D7">
        <w:rPr>
          <w:rFonts w:ascii="Times New Roman" w:hAnsi="Times New Roman" w:cs="Times New Roman"/>
          <w:noProof/>
          <w:sz w:val="24"/>
        </w:rPr>
        <w:t xml:space="preserve"> Proceedings of the Second Symposium on Resource Investigations in the Northwestern Hawaiian Islands. </w:t>
      </w:r>
      <w:r w:rsidRPr="009F33D7">
        <w:rPr>
          <w:rFonts w:ascii="Times New Roman" w:hAnsi="Times New Roman" w:cs="Times New Roman"/>
          <w:i/>
          <w:iCs/>
          <w:noProof/>
          <w:sz w:val="24"/>
        </w:rPr>
        <w:t>Edited by</w:t>
      </w:r>
      <w:r w:rsidRPr="009F33D7">
        <w:rPr>
          <w:rFonts w:ascii="Times New Roman" w:hAnsi="Times New Roman" w:cs="Times New Roman"/>
          <w:noProof/>
          <w:sz w:val="24"/>
        </w:rPr>
        <w:t xml:space="preserve"> R.W. Grigg and K.Y. Tanoue. pp. 229–247.</w:t>
      </w:r>
    </w:p>
    <w:p w14:paraId="377B752E"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9F33D7">
        <w:rPr>
          <w:rFonts w:ascii="Times New Roman" w:hAnsi="Times New Roman" w:cs="Times New Roman"/>
          <w:b/>
          <w:bCs/>
          <w:noProof/>
          <w:sz w:val="24"/>
        </w:rPr>
        <w:t>74</w:t>
      </w:r>
      <w:r w:rsidRPr="009F33D7">
        <w:rPr>
          <w:rFonts w:ascii="Times New Roman" w:hAnsi="Times New Roman" w:cs="Times New Roman"/>
          <w:noProof/>
          <w:sz w:val="24"/>
        </w:rPr>
        <w:t>(1): 193–203. doi:10.1093/icesjms/fsw162.</w:t>
      </w:r>
    </w:p>
    <w:p w14:paraId="164B42ED"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Wang, Y.-G., Thomas, M.R., and Somers, I.F. 1995. A maximum likelihood approach for estimating growth from tag–recapture data. Can. J. Fish. Aquat. Sci. </w:t>
      </w:r>
      <w:r w:rsidRPr="009F33D7">
        <w:rPr>
          <w:rFonts w:ascii="Times New Roman" w:hAnsi="Times New Roman" w:cs="Times New Roman"/>
          <w:b/>
          <w:bCs/>
          <w:noProof/>
          <w:sz w:val="24"/>
        </w:rPr>
        <w:t>52</w:t>
      </w:r>
      <w:r w:rsidRPr="009F33D7">
        <w:rPr>
          <w:rFonts w:ascii="Times New Roman" w:hAnsi="Times New Roman" w:cs="Times New Roman"/>
          <w:noProof/>
          <w:sz w:val="24"/>
        </w:rPr>
        <w:t>(2): 252–259. doi:10.1139/f95-025.</w:t>
      </w:r>
    </w:p>
    <w:p w14:paraId="60533013"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Williams, A.J., Wakefield, C.B., Newman, S.J., Vourey, E., Abascal, F.J., Halafihi, T., Kaltavara, J., and Nicol, S.J. 2017. Oceanic, Latitudinal, and Sex-Specific Variation in Demography of a Tropical Deepwater Snapper across the Indo-Pacific Region. Front. Mar. Sci. </w:t>
      </w:r>
      <w:r w:rsidRPr="009F33D7">
        <w:rPr>
          <w:rFonts w:ascii="Times New Roman" w:hAnsi="Times New Roman" w:cs="Times New Roman"/>
          <w:b/>
          <w:bCs/>
          <w:noProof/>
          <w:sz w:val="24"/>
        </w:rPr>
        <w:t>4</w:t>
      </w:r>
      <w:r w:rsidRPr="009F33D7">
        <w:rPr>
          <w:rFonts w:ascii="Times New Roman" w:hAnsi="Times New Roman" w:cs="Times New Roman"/>
          <w:noProof/>
          <w:sz w:val="24"/>
        </w:rPr>
        <w:t>(December). doi:10.3389/fmars.2017.00382.</w:t>
      </w:r>
    </w:p>
    <w:p w14:paraId="726828A8" w14:textId="77777777" w:rsidR="009F33D7" w:rsidRPr="009F33D7" w:rsidRDefault="009F33D7" w:rsidP="009F33D7">
      <w:pPr>
        <w:widowControl w:val="0"/>
        <w:autoSpaceDE w:val="0"/>
        <w:autoSpaceDN w:val="0"/>
        <w:adjustRightInd w:val="0"/>
        <w:ind w:left="480" w:hanging="480"/>
        <w:rPr>
          <w:rFonts w:ascii="Times New Roman" w:hAnsi="Times New Roman" w:cs="Times New Roman"/>
          <w:noProof/>
          <w:sz w:val="24"/>
        </w:rPr>
      </w:pPr>
      <w:r w:rsidRPr="009F33D7">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9F33D7">
        <w:rPr>
          <w:rFonts w:ascii="Times New Roman" w:hAnsi="Times New Roman" w:cs="Times New Roman"/>
          <w:b/>
          <w:bCs/>
          <w:noProof/>
          <w:sz w:val="24"/>
        </w:rPr>
        <w:t>95</w:t>
      </w:r>
      <w:r w:rsidRPr="009F33D7">
        <w:rPr>
          <w:rFonts w:ascii="Times New Roman" w:hAnsi="Times New Roman" w:cs="Times New Roman"/>
          <w:noProof/>
          <w:sz w:val="24"/>
        </w:rPr>
        <w:t>(2–3): 289–295. doi:10.1016/j.fishres.2008.09.035.</w:t>
      </w:r>
    </w:p>
    <w:p w14:paraId="47E4632B" w14:textId="0436FA80" w:rsidR="008C372D" w:rsidRPr="00046C8F" w:rsidRDefault="008C372D" w:rsidP="009F33D7">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A705756"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incorporates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2009)</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D75372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10EBFC0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638B701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13BF1424"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 xml:space="preserve">k_mu,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5DA2FA64" w:rsidR="00F11515" w:rsidRDefault="00F11515">
      <w:pPr>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 xml:space="preserve">Summary of </w:t>
      </w:r>
      <w:r w:rsidR="00787181">
        <w:rPr>
          <w:rFonts w:ascii="Times New Roman" w:hAnsi="Times New Roman" w:cs="Times New Roman"/>
          <w:sz w:val="24"/>
          <w:szCs w:val="24"/>
        </w:rPr>
        <w:t xml:space="preserve">OTP </w:t>
      </w:r>
      <w:r>
        <w:rPr>
          <w:rFonts w:ascii="Times New Roman" w:hAnsi="Times New Roman" w:cs="Times New Roman"/>
          <w:sz w:val="24"/>
          <w:szCs w:val="24"/>
        </w:rPr>
        <w:t xml:space="preserve">tagging and recapture </w:t>
      </w:r>
      <w:r w:rsidR="00787181">
        <w:rPr>
          <w:rFonts w:ascii="Times New Roman" w:hAnsi="Times New Roman" w:cs="Times New Roman"/>
          <w:sz w:val="24"/>
          <w:szCs w:val="24"/>
        </w:rPr>
        <w:t>data</w:t>
      </w:r>
      <w:r>
        <w:rPr>
          <w:rFonts w:ascii="Times New Roman" w:hAnsi="Times New Roman" w:cs="Times New Roman"/>
          <w:sz w:val="24"/>
          <w:szCs w:val="24"/>
        </w:rPr>
        <w:t xml:space="preserve"> for fish </w:t>
      </w:r>
      <w:r w:rsidR="00787181">
        <w:rPr>
          <w:rFonts w:ascii="Times New Roman" w:hAnsi="Times New Roman" w:cs="Times New Roman"/>
          <w:sz w:val="24"/>
          <w:szCs w:val="24"/>
        </w:rPr>
        <w:t xml:space="preserve">with valid locations. </w:t>
      </w:r>
      <w:r>
        <w:rPr>
          <w:rFonts w:ascii="Times New Roman" w:hAnsi="Times New Roman" w:cs="Times New Roman"/>
          <w:sz w:val="24"/>
          <w:szCs w:val="24"/>
        </w:rPr>
        <w:t>Release and recapture location numbers correspond to the State of Hawaii’s statistical reporting grids (Figure 1).</w:t>
      </w:r>
      <w:r w:rsidR="00787181">
        <w:rPr>
          <w:rFonts w:ascii="Times New Roman" w:hAnsi="Times New Roman" w:cs="Times New Roman"/>
          <w:sz w:val="24"/>
          <w:szCs w:val="24"/>
        </w:rPr>
        <w:t xml:space="preserve"> Adapted from Kobayashi, Okamoto &amp; Oishi (2008).</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731117EF">
            <wp:extent cx="7284116" cy="4522817"/>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655118CC" w14:textId="361F1060" w:rsidR="008C372D" w:rsidDel="006609FA" w:rsidRDefault="00F11515" w:rsidP="008C372D">
      <w:pPr>
        <w:rPr>
          <w:del w:id="208" w:author="Stephen Scherrer" w:date="2019-06-12T15:18:00Z"/>
          <w:rFonts w:ascii="Times New Roman" w:hAnsi="Times New Roman" w:cs="Times New Roman"/>
          <w:sz w:val="24"/>
          <w:szCs w:val="24"/>
        </w:rPr>
      </w:pPr>
      <w:r>
        <w:rPr>
          <w:rFonts w:ascii="Times New Roman" w:hAnsi="Times New Roman" w:cs="Times New Roman"/>
          <w:b/>
          <w:sz w:val="24"/>
          <w:szCs w:val="24"/>
        </w:rPr>
        <w:t>Table 2</w:t>
      </w:r>
      <w:r w:rsidR="008C372D" w:rsidRPr="00046C8F">
        <w:rPr>
          <w:rFonts w:ascii="Times New Roman" w:hAnsi="Times New Roman" w:cs="Times New Roman"/>
          <w:b/>
          <w:sz w:val="24"/>
          <w:szCs w:val="24"/>
        </w:rPr>
        <w:t xml:space="preserve">. </w:t>
      </w:r>
      <w:ins w:id="209" w:author="Stephen Scherrer" w:date="2019-06-12T15:06:00Z">
        <w:r w:rsidR="008372C7">
          <w:rPr>
            <w:rFonts w:ascii="Times New Roman" w:hAnsi="Times New Roman" w:cs="Times New Roman"/>
            <w:sz w:val="24"/>
            <w:szCs w:val="24"/>
          </w:rPr>
          <w:t xml:space="preserve">Estimates of </w:t>
        </w:r>
      </w:ins>
      <w:proofErr w:type="spellStart"/>
      <w:ins w:id="210" w:author="Stephen Scherrer" w:date="2019-06-12T15:07:00Z">
        <w:r w:rsidR="008372C7">
          <w:rPr>
            <w:rFonts w:ascii="Times New Roman" w:hAnsi="Times New Roman" w:cs="Times New Roman"/>
            <w:sz w:val="24"/>
            <w:szCs w:val="24"/>
          </w:rPr>
          <w:t>vonBertalanffy</w:t>
        </w:r>
        <w:proofErr w:type="spellEnd"/>
        <w:r w:rsidR="008372C7">
          <w:rPr>
            <w:rFonts w:ascii="Times New Roman" w:hAnsi="Times New Roman" w:cs="Times New Roman"/>
            <w:sz w:val="24"/>
            <w:szCs w:val="24"/>
          </w:rPr>
          <w:t xml:space="preserve"> parameters </w:t>
        </w:r>
      </w:ins>
      <w:ins w:id="211" w:author="Stephen Scherrer" w:date="2019-06-12T15:08:00Z">
        <w:r w:rsidR="008372C7">
          <w:rPr>
            <w:rFonts w:ascii="Times New Roman" w:hAnsi="Times New Roman" w:cs="Times New Roman"/>
            <w:sz w:val="24"/>
            <w:szCs w:val="24"/>
          </w:rPr>
          <w:t xml:space="preserve">including </w:t>
        </w:r>
      </w:ins>
      <w:ins w:id="212" w:author="Stephen Scherrer" w:date="2019-06-12T15:19:00Z">
        <w:r w:rsidR="006609FA">
          <w:rPr>
            <w:rFonts w:ascii="Times New Roman" w:hAnsi="Times New Roman" w:cs="Times New Roman"/>
            <w:sz w:val="24"/>
            <w:szCs w:val="24"/>
          </w:rPr>
          <w:t xml:space="preserve">average </w:t>
        </w:r>
      </w:ins>
      <w:ins w:id="213" w:author="Stephen Scherrer" w:date="2019-06-12T15:06:00Z">
        <w:r w:rsidR="008372C7">
          <w:rPr>
            <w:rFonts w:ascii="Times New Roman" w:hAnsi="Times New Roman" w:cs="Times New Roman"/>
            <w:sz w:val="24"/>
            <w:szCs w:val="24"/>
          </w:rPr>
          <w:t>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ins>
      <w:ins w:id="214" w:author="Stephen Scherrer" w:date="2019-06-12T15:07:00Z">
        <w:r w:rsidR="008372C7">
          <w:rPr>
            <w:rFonts w:ascii="Times New Roman" w:hAnsi="Times New Roman" w:cs="Times New Roman"/>
            <w:noProof/>
            <w:sz w:val="24"/>
            <w:szCs w:val="24"/>
          </w:rPr>
          <w:t xml:space="preserve">) the </w:t>
        </w:r>
      </w:ins>
      <w:ins w:id="215" w:author="Stephen Scherrer" w:date="2019-06-12T15:08:00Z">
        <w:r w:rsidR="008372C7">
          <w:rPr>
            <w:rFonts w:ascii="Times New Roman" w:hAnsi="Times New Roman" w:cs="Times New Roman"/>
            <w:noProof/>
            <w:sz w:val="24"/>
            <w:szCs w:val="24"/>
          </w:rPr>
          <w:t>Brody growth coefficient (</w:t>
        </w:r>
        <w:r w:rsidR="008372C7">
          <w:rPr>
            <w:rFonts w:ascii="Times New Roman" w:hAnsi="Times New Roman" w:cs="Times New Roman"/>
            <w:i/>
            <w:iCs/>
            <w:noProof/>
            <w:sz w:val="24"/>
            <w:szCs w:val="24"/>
          </w:rPr>
          <w:t>k),</w:t>
        </w:r>
        <w:r w:rsidR="008372C7">
          <w:rPr>
            <w:rFonts w:ascii="Times New Roman" w:hAnsi="Times New Roman" w:cs="Times New Roman"/>
            <w:noProof/>
            <w:sz w:val="24"/>
            <w:szCs w:val="24"/>
          </w:rPr>
          <w:t xml:space="preserve"> and </w:t>
        </w:r>
      </w:ins>
      <w:ins w:id="216" w:author="Stephen Scherrer" w:date="2019-06-12T15:19:00Z">
        <w:r w:rsidR="006609FA">
          <w:rPr>
            <w:rFonts w:ascii="Times New Roman" w:hAnsi="Times New Roman" w:cs="Times New Roman"/>
            <w:noProof/>
            <w:sz w:val="24"/>
            <w:szCs w:val="24"/>
          </w:rPr>
          <w:t>th</w:t>
        </w:r>
      </w:ins>
      <w:ins w:id="217" w:author="Stephen Scherrer" w:date="2019-06-12T15:20:00Z">
        <w:r w:rsidR="006609FA">
          <w:rPr>
            <w:rFonts w:ascii="Times New Roman" w:hAnsi="Times New Roman" w:cs="Times New Roman"/>
            <w:noProof/>
            <w:sz w:val="24"/>
            <w:szCs w:val="24"/>
          </w:rPr>
          <w:t xml:space="preserve">eoretical age at length zero </w:t>
        </w:r>
      </w:ins>
      <w:ins w:id="218" w:author="Stephen Scherrer" w:date="2019-06-12T15:08:00Z">
        <w:r w:rsidR="008372C7">
          <w:rPr>
            <w:rFonts w:ascii="Times New Roman" w:hAnsi="Times New Roman" w:cs="Times New Roman"/>
            <w:noProof/>
            <w:sz w:val="24"/>
            <w:szCs w:val="24"/>
          </w:rPr>
          <w:t>t</w:t>
        </w:r>
      </w:ins>
      <w:ins w:id="219" w:author="Stephen Scherrer" w:date="2019-06-12T15:20:00Z">
        <w:r w:rsidR="006609FA">
          <w:rPr>
            <w:rFonts w:ascii="Times New Roman" w:hAnsi="Times New Roman" w:cs="Times New Roman"/>
            <w:noProof/>
            <w:sz w:val="24"/>
            <w:szCs w:val="24"/>
            <w:vertAlign w:val="subscript"/>
          </w:rPr>
          <w:t>0</w:t>
        </w:r>
      </w:ins>
      <w:r w:rsidR="008C372D" w:rsidRPr="00046C8F">
        <w:rPr>
          <w:rFonts w:ascii="Times New Roman" w:hAnsi="Times New Roman" w:cs="Times New Roman"/>
          <w:sz w:val="24"/>
          <w:szCs w:val="24"/>
        </w:rPr>
        <w:t xml:space="preserve"> for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estimated in</w:t>
      </w:r>
      <w:r w:rsidR="008C372D">
        <w:rPr>
          <w:rFonts w:ascii="Times New Roman" w:hAnsi="Times New Roman" w:cs="Times New Roman"/>
          <w:sz w:val="24"/>
          <w:szCs w:val="24"/>
        </w:rPr>
        <w:t xml:space="preserve"> </w:t>
      </w:r>
      <w:ins w:id="220" w:author="Stephen Scherrer" w:date="2019-06-12T15:05:00Z">
        <w:r w:rsidR="008372C7">
          <w:rPr>
            <w:rFonts w:ascii="Times New Roman" w:hAnsi="Times New Roman" w:cs="Times New Roman"/>
            <w:sz w:val="24"/>
            <w:szCs w:val="24"/>
          </w:rPr>
          <w:t>the Main Hawaiian Islands (MHI), Northwestern Hawaiian I</w:t>
        </w:r>
      </w:ins>
      <w:ins w:id="221" w:author="Stephen Scherrer" w:date="2019-06-12T15:06:00Z">
        <w:r w:rsidR="008372C7">
          <w:rPr>
            <w:rFonts w:ascii="Times New Roman" w:hAnsi="Times New Roman" w:cs="Times New Roman"/>
            <w:sz w:val="24"/>
            <w:szCs w:val="24"/>
          </w:rPr>
          <w:t xml:space="preserve">slands (NWHI) and pooled across </w:t>
        </w:r>
      </w:ins>
      <w:r w:rsidR="008C372D">
        <w:rPr>
          <w:rFonts w:ascii="Times New Roman" w:hAnsi="Times New Roman" w:cs="Times New Roman"/>
          <w:sz w:val="24"/>
          <w:szCs w:val="24"/>
        </w:rPr>
        <w:t>the</w:t>
      </w:r>
      <w:r w:rsidR="008C372D" w:rsidRPr="00046C8F">
        <w:rPr>
          <w:rFonts w:ascii="Times New Roman" w:hAnsi="Times New Roman" w:cs="Times New Roman"/>
          <w:sz w:val="24"/>
          <w:szCs w:val="24"/>
        </w:rPr>
        <w:t xml:space="preserve"> Hawaii</w:t>
      </w:r>
      <w:r w:rsidR="008C372D">
        <w:rPr>
          <w:rFonts w:ascii="Times New Roman" w:hAnsi="Times New Roman" w:cs="Times New Roman"/>
          <w:sz w:val="24"/>
          <w:szCs w:val="24"/>
        </w:rPr>
        <w:t xml:space="preserve"> Archipelago</w:t>
      </w:r>
      <w:r w:rsidR="008C372D"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417A83ED" w14:textId="566CCC80" w:rsidR="006609FA" w:rsidRDefault="00A72296" w:rsidP="008C372D">
      <w:pPr>
        <w:rPr>
          <w:ins w:id="222" w:author="Stephen Scherrer" w:date="2019-06-12T15:18:00Z"/>
          <w:rFonts w:ascii="Times New Roman" w:hAnsi="Times New Roman" w:cs="Times New Roman"/>
          <w:sz w:val="24"/>
          <w:szCs w:val="24"/>
        </w:rPr>
      </w:pPr>
      <w:commentRangeStart w:id="223"/>
      <w:del w:id="224" w:author="Stephen Scherrer" w:date="2019-06-12T15:18:00Z">
        <w:r w:rsidDel="006609FA">
          <w:rPr>
            <w:rFonts w:ascii="Times New Roman" w:hAnsi="Times New Roman" w:cs="Times New Roman"/>
            <w:noProof/>
            <w:sz w:val="24"/>
            <w:szCs w:val="24"/>
          </w:rPr>
          <w:drawing>
            <wp:inline distT="0" distB="0" distL="0" distR="0" wp14:anchorId="54033DC1" wp14:editId="46B26F23">
              <wp:extent cx="6998988" cy="2963354"/>
              <wp:effectExtent l="0" t="127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4-23 at 12.36.08 PM.pn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7061747" cy="2989926"/>
                      </a:xfrm>
                      <a:prstGeom prst="rect">
                        <a:avLst/>
                      </a:prstGeom>
                    </pic:spPr>
                  </pic:pic>
                </a:graphicData>
              </a:graphic>
            </wp:inline>
          </w:drawing>
        </w:r>
      </w:del>
      <w:commentRangeEnd w:id="223"/>
      <w:r w:rsidR="00651BD2">
        <w:rPr>
          <w:rStyle w:val="CommentReference"/>
        </w:rPr>
        <w:commentReference w:id="223"/>
      </w:r>
      <w:del w:id="225" w:author="Stephen Scherrer" w:date="2019-06-12T15:18:00Z">
        <w:r w:rsidR="008C372D" w:rsidDel="006609FA">
          <w:rPr>
            <w:rFonts w:ascii="Times New Roman" w:hAnsi="Times New Roman" w:cs="Times New Roman"/>
            <w:sz w:val="24"/>
            <w:szCs w:val="24"/>
          </w:rPr>
          <w:br w:type="page"/>
        </w:r>
      </w:del>
      <w:ins w:id="226" w:author="Stephen Scherrer" w:date="2019-06-12T15:18:00Z">
        <w:r w:rsidR="006609FA">
          <w:rPr>
            <w:rFonts w:ascii="Times New Roman" w:hAnsi="Times New Roman" w:cs="Times New Roman"/>
            <w:noProof/>
            <w:sz w:val="24"/>
            <w:szCs w:val="24"/>
          </w:rPr>
          <w:drawing>
            <wp:inline distT="0" distB="0" distL="0" distR="0" wp14:anchorId="44AA0F98" wp14:editId="65B1CE36">
              <wp:extent cx="5995686" cy="2454004"/>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6-12 at 3.17.55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15770" cy="2462224"/>
                      </a:xfrm>
                      <a:prstGeom prst="rect">
                        <a:avLst/>
                      </a:prstGeom>
                    </pic:spPr>
                  </pic:pic>
                </a:graphicData>
              </a:graphic>
            </wp:inline>
          </w:drawing>
        </w:r>
      </w:ins>
    </w:p>
    <w:p w14:paraId="307EBA9F" w14:textId="77777777" w:rsidR="006609FA" w:rsidRPr="00574813" w:rsidRDefault="006609FA" w:rsidP="008C372D">
      <w:pPr>
        <w:rPr>
          <w:rFonts w:ascii="Times New Roman" w:hAnsi="Times New Roman" w:cs="Times New Roman"/>
          <w:sz w:val="24"/>
          <w:szCs w:val="24"/>
        </w:rPr>
      </w:pPr>
    </w:p>
    <w:p w14:paraId="35E943DA" w14:textId="77777777" w:rsidR="006609FA" w:rsidRDefault="006609FA">
      <w:pPr>
        <w:rPr>
          <w:ins w:id="227" w:author="Stephen Scherrer" w:date="2019-06-12T15:19:00Z"/>
          <w:rFonts w:ascii="Times New Roman" w:hAnsi="Times New Roman" w:cs="Times New Roman"/>
          <w:b/>
          <w:sz w:val="24"/>
          <w:szCs w:val="24"/>
        </w:rPr>
      </w:pPr>
      <w:ins w:id="228" w:author="Stephen Scherrer" w:date="2019-06-12T15:19:00Z">
        <w:r>
          <w:rPr>
            <w:rFonts w:ascii="Times New Roman" w:hAnsi="Times New Roman" w:cs="Times New Roman"/>
            <w:b/>
            <w:sz w:val="24"/>
            <w:szCs w:val="24"/>
          </w:rPr>
          <w:br w:type="page"/>
        </w:r>
      </w:ins>
    </w:p>
    <w:p w14:paraId="25AFA10B" w14:textId="389B3912" w:rsidR="008C372D" w:rsidRPr="00046C8F" w:rsidRDefault="00F11515" w:rsidP="008C372D">
      <w:pPr>
        <w:spacing w:before="100" w:beforeAutospacing="1" w:line="360" w:lineRule="auto"/>
        <w:rPr>
          <w:rFonts w:ascii="Times New Roman" w:hAnsi="Times New Roman" w:cs="Times New Roman"/>
          <w:sz w:val="24"/>
          <w:szCs w:val="24"/>
        </w:rPr>
      </w:pPr>
      <w:commentRangeStart w:id="229"/>
      <w:r>
        <w:rPr>
          <w:rFonts w:ascii="Times New Roman" w:hAnsi="Times New Roman" w:cs="Times New Roman"/>
          <w:b/>
          <w:sz w:val="24"/>
          <w:szCs w:val="24"/>
        </w:rPr>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008C372D" w:rsidRPr="00046C8F">
        <w:rPr>
          <w:rFonts w:ascii="Times New Roman" w:hAnsi="Times New Roman" w:cs="Times New Roman"/>
          <w:sz w:val="24"/>
          <w:szCs w:val="24"/>
        </w:rPr>
        <w:t>k_mu</w:t>
      </w:r>
      <w:proofErr w:type="spellEnd"/>
      <w:r w:rsidR="008C372D" w:rsidRPr="00046C8F">
        <w:rPr>
          <w:rFonts w:ascii="Times New Roman" w:hAnsi="Times New Roman" w:cs="Times New Roman"/>
          <w:sz w:val="24"/>
          <w:szCs w:val="24"/>
        </w:rPr>
        <w:t>,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w:t>
      </w:r>
      <w:proofErr w:type="spellStart"/>
      <w:r w:rsidR="008C372D" w:rsidRPr="00046C8F">
        <w:rPr>
          <w:rFonts w:ascii="Times New Roman" w:hAnsi="Times New Roman" w:cs="Times New Roman"/>
          <w:sz w:val="24"/>
          <w:szCs w:val="24"/>
        </w:rPr>
        <w:t>Linf_mu</w:t>
      </w:r>
      <w:proofErr w:type="spellEnd"/>
      <w:r w:rsidR="008C372D" w:rsidRPr="00046C8F">
        <w:rPr>
          <w:rFonts w:ascii="Times New Roman" w:hAnsi="Times New Roman" w:cs="Times New Roman"/>
          <w:sz w:val="24"/>
          <w:szCs w:val="24"/>
        </w:rPr>
        <w:t>).</w:t>
      </w:r>
      <w:commentRangeEnd w:id="229"/>
      <w:r w:rsidR="0089788A">
        <w:rPr>
          <w:rStyle w:val="CommentReference"/>
        </w:rPr>
        <w:commentReference w:id="229"/>
      </w:r>
    </w:p>
    <w:p w14:paraId="5DC1F019" w14:textId="5F3A11C6" w:rsidR="008C372D" w:rsidRPr="00574813" w:rsidRDefault="00700AED" w:rsidP="008C372D">
      <w:pPr>
        <w:spacing w:before="100" w:beforeAutospacing="1" w:line="36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sidR="008C372D">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4331962" w14:textId="34F14A0A" w:rsidR="008C372D" w:rsidRPr="00046C8F" w:rsidRDefault="007C2B6F" w:rsidP="008C372D">
      <w:pPr>
        <w:rPr>
          <w:rFonts w:ascii="Times New Roman" w:hAnsi="Times New Roman" w:cs="Times New Roman"/>
          <w:sz w:val="24"/>
          <w:szCs w:val="24"/>
        </w:rPr>
      </w:pPr>
      <w:r w:rsidRPr="007C2B6F">
        <w:rPr>
          <w:noProof/>
        </w:rPr>
        <w:t xml:space="preserve"> </w:t>
      </w:r>
      <w:commentRangeStart w:id="230"/>
      <w:r w:rsidRPr="007C2B6F">
        <w:rPr>
          <w:rFonts w:ascii="Times New Roman" w:hAnsi="Times New Roman" w:cs="Times New Roman"/>
          <w:noProof/>
          <w:sz w:val="24"/>
          <w:szCs w:val="24"/>
        </w:rPr>
        <w:drawing>
          <wp:inline distT="0" distB="0" distL="0" distR="0" wp14:anchorId="4EEC5BA5" wp14:editId="3A6FA59F">
            <wp:extent cx="5924024" cy="34955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6072" cy="3508564"/>
                    </a:xfrm>
                    <a:prstGeom prst="rect">
                      <a:avLst/>
                    </a:prstGeom>
                  </pic:spPr>
                </pic:pic>
              </a:graphicData>
            </a:graphic>
          </wp:inline>
        </w:drawing>
      </w:r>
      <w:commentRangeEnd w:id="230"/>
      <w:r w:rsidR="009B5D04">
        <w:rPr>
          <w:rStyle w:val="CommentReference"/>
        </w:rPr>
        <w:commentReference w:id="230"/>
      </w:r>
    </w:p>
    <w:p w14:paraId="6761AE8C" w14:textId="0F80C9AF"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69FC989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5</w:t>
      </w:r>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w:t>
      </w:r>
      <w:proofErr w:type="gramStart"/>
      <w:r w:rsidR="008C372D" w:rsidRPr="00046C8F">
        <w:rPr>
          <w:rFonts w:ascii="Times New Roman" w:hAnsi="Times New Roman" w:cs="Times New Roman"/>
          <w:sz w:val="24"/>
          <w:szCs w:val="24"/>
        </w:rPr>
        <w:t>estimates</w:t>
      </w:r>
      <w:proofErr w:type="gramEnd"/>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52614C5A" w:rsidR="004267FF" w:rsidRDefault="002000D7">
      <w:pP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9BAEC3D" wp14:editId="32C3CBE9">
            <wp:extent cx="6431622" cy="3145036"/>
            <wp:effectExtent l="0" t="0" r="0" b="5080"/>
            <wp:docPr id="5" name="Picture 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5 at 1.01.18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38523" cy="3148411"/>
                    </a:xfrm>
                    <a:prstGeom prst="rect">
                      <a:avLst/>
                    </a:prstGeom>
                  </pic:spPr>
                </pic:pic>
              </a:graphicData>
            </a:graphic>
          </wp:inline>
        </w:drawing>
      </w:r>
      <w:r w:rsidR="008C372D">
        <w:rPr>
          <w:rFonts w:ascii="Times New Roman" w:hAnsi="Times New Roman" w:cs="Times New Roman"/>
          <w:b/>
          <w:sz w:val="24"/>
          <w:szCs w:val="24"/>
        </w:rPr>
        <w:br w:type="page"/>
      </w:r>
      <w:r w:rsidR="00F11515">
        <w:rPr>
          <w:rFonts w:ascii="Times New Roman" w:hAnsi="Times New Roman" w:cs="Times New Roman"/>
          <w:b/>
          <w:sz w:val="24"/>
          <w:szCs w:val="24"/>
        </w:rPr>
        <w:t>Figure 1</w:t>
      </w:r>
      <w:commentRangeStart w:id="231"/>
      <w:r w:rsidR="00F11515">
        <w:rPr>
          <w:rFonts w:ascii="Times New Roman" w:hAnsi="Times New Roman" w:cs="Times New Roman"/>
          <w:b/>
          <w:sz w:val="24"/>
          <w:szCs w:val="24"/>
        </w:rPr>
        <w:t xml:space="preserve">: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 xml:space="preserve">showing the location and number of the State of Hawaii’s statistical reporting grids. The number of </w:t>
      </w:r>
      <w:proofErr w:type="gramStart"/>
      <w:r w:rsidR="004267FF">
        <w:rPr>
          <w:rFonts w:ascii="Times New Roman" w:hAnsi="Times New Roman" w:cs="Times New Roman"/>
          <w:sz w:val="24"/>
          <w:szCs w:val="24"/>
        </w:rPr>
        <w:t>fish</w:t>
      </w:r>
      <w:proofErr w:type="gramEnd"/>
      <w:r w:rsidR="004267FF">
        <w:rPr>
          <w:rFonts w:ascii="Times New Roman" w:hAnsi="Times New Roman" w:cs="Times New Roman"/>
          <w:sz w:val="24"/>
          <w:szCs w:val="24"/>
        </w:rPr>
        <w:t xml:space="preserve"> </w:t>
      </w:r>
      <w:r w:rsidR="003C7602">
        <w:rPr>
          <w:rFonts w:ascii="Times New Roman" w:hAnsi="Times New Roman" w:cs="Times New Roman"/>
          <w:sz w:val="24"/>
          <w:szCs w:val="24"/>
        </w:rPr>
        <w:t>tagged</w:t>
      </w:r>
      <w:r w:rsidR="004267FF">
        <w:rPr>
          <w:rFonts w:ascii="Times New Roman" w:hAnsi="Times New Roman" w:cs="Times New Roman"/>
          <w:sz w:val="24"/>
          <w:szCs w:val="24"/>
        </w:rPr>
        <w:t xml:space="preserve"> and recaptured in each reporting grid are summarized in Table 1.</w:t>
      </w:r>
      <w:commentRangeEnd w:id="231"/>
      <w:r w:rsidR="005B2D24">
        <w:rPr>
          <w:rStyle w:val="CommentReference"/>
        </w:rPr>
        <w:commentReference w:id="231"/>
      </w:r>
    </w:p>
    <w:p w14:paraId="6B30435C" w14:textId="77777777" w:rsidR="003C7602" w:rsidRDefault="003C7602">
      <w:pPr>
        <w:rPr>
          <w:rFonts w:ascii="Times New Roman" w:hAnsi="Times New Roman" w:cs="Times New Roman"/>
          <w:sz w:val="24"/>
          <w:szCs w:val="24"/>
        </w:rPr>
      </w:pPr>
    </w:p>
    <w:p w14:paraId="530D8BE2" w14:textId="79CB5093" w:rsidR="00F11515" w:rsidRDefault="004267FF">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DF0061" wp14:editId="709814A8">
            <wp:extent cx="5943600" cy="49587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hi_brfa_fishgrid_mhi_map.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958715"/>
                    </a:xfrm>
                    <a:prstGeom prst="rect">
                      <a:avLst/>
                    </a:prstGeom>
                  </pic:spPr>
                </pic:pic>
              </a:graphicData>
            </a:graphic>
          </wp:inline>
        </w:drawing>
      </w:r>
      <w:r w:rsidR="00F11515">
        <w:rPr>
          <w:rFonts w:ascii="Times New Roman" w:hAnsi="Times New Roman" w:cs="Times New Roman"/>
          <w:b/>
          <w:sz w:val="24"/>
          <w:szCs w:val="24"/>
        </w:rPr>
        <w:br w:type="page"/>
      </w:r>
    </w:p>
    <w:p w14:paraId="49BC37B1" w14:textId="2653A5B9" w:rsidR="008C372D" w:rsidRPr="00046C8F" w:rsidRDefault="00F11515" w:rsidP="008C372D">
      <w:pPr>
        <w:rPr>
          <w:rFonts w:ascii="Times New Roman" w:hAnsi="Times New Roman" w:cs="Times New Roman"/>
          <w:sz w:val="24"/>
          <w:szCs w:val="24"/>
        </w:rPr>
      </w:pPr>
      <w:commentRangeStart w:id="232"/>
      <w:r>
        <w:rPr>
          <w:rFonts w:ascii="Times New Roman" w:hAnsi="Times New Roman" w:cs="Times New Roman"/>
          <w:b/>
          <w:sz w:val="24"/>
          <w:szCs w:val="24"/>
        </w:rPr>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commentRangeEnd w:id="232"/>
      <w:r w:rsidR="005B2D24">
        <w:rPr>
          <w:rStyle w:val="CommentReference"/>
        </w:rPr>
        <w:commentReference w:id="232"/>
      </w:r>
    </w:p>
    <w:p w14:paraId="54B14BEE" w14:textId="77777777" w:rsidR="008C372D" w:rsidRPr="00574813" w:rsidRDefault="008C372D" w:rsidP="008C372D">
      <w:pPr>
        <w:rPr>
          <w:rFonts w:ascii="Times New Roman" w:hAnsi="Times New Roman" w:cs="Times New Roman"/>
          <w:sz w:val="24"/>
          <w:szCs w:val="24"/>
        </w:rPr>
      </w:pPr>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6">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553BA797"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Coefficient of variation for 2 von Bertalanffy growth curve parameters K and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 xml:space="preserve"> for </w:t>
      </w:r>
      <w:r w:rsidR="008C372D" w:rsidRPr="00C108BE">
        <w:rPr>
          <w:rFonts w:ascii="Times New Roman" w:hAnsi="Times New Roman" w:cs="Times New Roman"/>
          <w:i/>
          <w:sz w:val="24"/>
          <w:szCs w:val="24"/>
        </w:rPr>
        <w:t>P. filamentosus</w:t>
      </w:r>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6380B6A"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Plots comparing observed and predicted recapture lengths fit using parameter point estimates from Bayesian Models 1 and 2, as well as </w:t>
      </w:r>
      <w:ins w:id="233" w:author="Microsoft Office User" w:date="2019-05-31T09:57:00Z">
        <w:r w:rsidR="005B2D24">
          <w:rPr>
            <w:rFonts w:ascii="Times New Roman" w:hAnsi="Times New Roman" w:cs="Times New Roman"/>
            <w:sz w:val="24"/>
            <w:szCs w:val="24"/>
          </w:rPr>
          <w:t>population p</w:t>
        </w:r>
        <w:r w:rsidR="005B2D24" w:rsidRPr="00046C8F">
          <w:rPr>
            <w:rFonts w:ascii="Times New Roman" w:hAnsi="Times New Roman" w:cs="Times New Roman"/>
            <w:sz w:val="24"/>
            <w:szCs w:val="24"/>
          </w:rPr>
          <w:t xml:space="preserve">arameter estimates </w:t>
        </w:r>
        <w:r w:rsidR="005B2D24">
          <w:rPr>
            <w:rFonts w:ascii="Times New Roman" w:hAnsi="Times New Roman" w:cs="Times New Roman"/>
            <w:sz w:val="24"/>
            <w:szCs w:val="24"/>
            <w:lang w:val="haw-US"/>
          </w:rPr>
          <w:t>f</w:t>
        </w:r>
      </w:ins>
      <w:ins w:id="234" w:author="Microsoft Office User" w:date="2019-05-31T09:58:00Z">
        <w:r w:rsidR="005B2D24">
          <w:rPr>
            <w:rFonts w:ascii="Times New Roman" w:hAnsi="Times New Roman" w:cs="Times New Roman"/>
            <w:sz w:val="24"/>
            <w:szCs w:val="24"/>
            <w:lang w:val="haw-US"/>
          </w:rPr>
          <w:t xml:space="preserve">rom </w:t>
        </w:r>
      </w:ins>
      <w:r w:rsidR="008C372D" w:rsidRPr="00046C8F">
        <w:rPr>
          <w:rFonts w:ascii="Times New Roman" w:hAnsi="Times New Roman" w:cs="Times New Roman"/>
          <w:sz w:val="24"/>
          <w:szCs w:val="24"/>
        </w:rPr>
        <w:t>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4DB3A21C" w:rsidR="008C372D" w:rsidRPr="005B2D24" w:rsidRDefault="00F11515" w:rsidP="008C372D">
      <w:pPr>
        <w:rPr>
          <w:rFonts w:ascii="Times New Roman" w:hAnsi="Times New Roman" w:cs="Times New Roman"/>
          <w:sz w:val="24"/>
          <w:szCs w:val="24"/>
          <w:lang w:val="haw-US"/>
          <w:rPrChange w:id="235" w:author="Microsoft Office User" w:date="2019-05-31T09:58:00Z">
            <w:rPr>
              <w:rFonts w:ascii="Times New Roman" w:hAnsi="Times New Roman" w:cs="Times New Roman"/>
              <w:sz w:val="24"/>
              <w:szCs w:val="24"/>
            </w:rPr>
          </w:rPrChange>
        </w:rPr>
      </w:pPr>
      <w:r>
        <w:rPr>
          <w:rFonts w:ascii="Times New Roman" w:hAnsi="Times New Roman" w:cs="Times New Roman"/>
          <w:b/>
          <w:sz w:val="24"/>
          <w:szCs w:val="24"/>
        </w:rPr>
        <w:t>Figure 5</w:t>
      </w:r>
      <w:r w:rsidR="008C372D" w:rsidRPr="00046C8F">
        <w:rPr>
          <w:rFonts w:ascii="Times New Roman" w:hAnsi="Times New Roman" w:cs="Times New Roman"/>
          <w:b/>
          <w:sz w:val="24"/>
          <w:szCs w:val="24"/>
        </w:rPr>
        <w:t>.</w:t>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w:t>
      </w:r>
      <w:ins w:id="236" w:author="Microsoft Office User" w:date="2019-05-31T10:00:00Z">
        <w:r w:rsidR="00DC3376">
          <w:rPr>
            <w:rFonts w:ascii="Times New Roman" w:hAnsi="Times New Roman" w:cs="Times New Roman"/>
            <w:sz w:val="24"/>
            <w:szCs w:val="24"/>
            <w:lang w:val="haw-US"/>
          </w:rPr>
          <w:t xml:space="preserve">(min Lm) </w:t>
        </w:r>
      </w:ins>
      <w:r w:rsidR="008C372D" w:rsidRPr="00046C8F">
        <w:rPr>
          <w:rFonts w:ascii="Times New Roman" w:hAnsi="Times New Roman" w:cs="Times New Roman"/>
          <w:sz w:val="24"/>
          <w:szCs w:val="24"/>
        </w:rPr>
        <w:t xml:space="preserve">and maximum length </w:t>
      </w:r>
      <w:ins w:id="237" w:author="Microsoft Office User" w:date="2019-05-31T10:00:00Z">
        <w:r w:rsidR="00DC3376">
          <w:rPr>
            <w:rFonts w:ascii="Times New Roman" w:hAnsi="Times New Roman" w:cs="Times New Roman"/>
            <w:sz w:val="24"/>
            <w:szCs w:val="24"/>
            <w:lang w:val="haw-US"/>
          </w:rPr>
          <w:t xml:space="preserve">(max Lm) </w:t>
        </w:r>
      </w:ins>
      <w:r w:rsidR="008C372D" w:rsidRPr="00046C8F">
        <w:rPr>
          <w:rFonts w:ascii="Times New Roman" w:hAnsi="Times New Roman" w:cs="Times New Roman"/>
          <w:sz w:val="24"/>
          <w:szCs w:val="24"/>
        </w:rPr>
        <w:t>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r w:rsidR="00707C2E">
        <w:rPr>
          <w:rFonts w:ascii="Times New Roman" w:hAnsi="Times New Roman" w:cs="Times New Roman"/>
          <w:sz w:val="24"/>
          <w:szCs w:val="24"/>
        </w:rPr>
        <w:t>Note that while the species may live to 40+ years, this plot has been truncated to 20 years to highlight differences between early growth under each model</w:t>
      </w:r>
      <w:ins w:id="238" w:author="Microsoft Office User" w:date="2019-05-31T09:58:00Z">
        <w:r w:rsidR="005B2D24">
          <w:rPr>
            <w:rFonts w:ascii="Times New Roman" w:hAnsi="Times New Roman" w:cs="Times New Roman"/>
            <w:sz w:val="24"/>
            <w:szCs w:val="24"/>
            <w:lang w:val="haw-US"/>
          </w:rPr>
          <w:t>.</w:t>
        </w:r>
      </w:ins>
    </w:p>
    <w:p w14:paraId="10553D2F" w14:textId="5EB69AC4" w:rsidR="008C372D" w:rsidRPr="00046C8F" w:rsidRDefault="008C372D" w:rsidP="008C372D">
      <w:pPr>
        <w:rPr>
          <w:rFonts w:ascii="Times New Roman" w:hAnsi="Times New Roman" w:cs="Times New Roman"/>
          <w:sz w:val="24"/>
          <w:szCs w:val="24"/>
        </w:rPr>
      </w:pPr>
    </w:p>
    <w:p w14:paraId="538DADAB" w14:textId="4FB8B459" w:rsidR="00BF46CA" w:rsidRPr="008C372D" w:rsidRDefault="00C02B02" w:rsidP="008C372D">
      <w:ins w:id="239" w:author="Stephen Scherrer" w:date="2019-06-12T15:02:00Z">
        <w:r>
          <w:rPr>
            <w:noProof/>
          </w:rPr>
          <w:drawing>
            <wp:inline distT="0" distB="0" distL="0" distR="0" wp14:anchorId="57D4E3D5" wp14:editId="4F10F057">
              <wp:extent cx="5943600" cy="45929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 - VBGF Plots for Bayesian and MLE model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ins>
      <w:commentRangeStart w:id="240"/>
      <w:del w:id="241" w:author="Stephen Scherrer" w:date="2019-06-12T15:03:00Z">
        <w:r w:rsidR="005063B5" w:rsidDel="00C02B02">
          <w:rPr>
            <w:noProof/>
          </w:rPr>
          <w:drawing>
            <wp:inline distT="0" distB="0" distL="0" distR="0" wp14:anchorId="352E0A15" wp14:editId="7BEB8B1A">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del>
      <w:commentRangeEnd w:id="240"/>
      <w:r w:rsidR="00DC3376">
        <w:rPr>
          <w:rStyle w:val="CommentReference"/>
        </w:rPr>
        <w:commentReference w:id="240"/>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Microsoft Office User" w:date="2019-05-08T14:55:00Z" w:initials="MOU">
    <w:p w14:paraId="3D1C9D7D" w14:textId="6B3E981C" w:rsidR="0040723E" w:rsidRPr="00ED7655" w:rsidRDefault="0040723E">
      <w:pPr>
        <w:pStyle w:val="CommentText"/>
        <w:rPr>
          <w:lang w:val="haw-US"/>
        </w:rPr>
      </w:pPr>
      <w:r>
        <w:rPr>
          <w:rStyle w:val="CommentReference"/>
        </w:rPr>
        <w:annotationRef/>
      </w:r>
      <w:r>
        <w:rPr>
          <w:lang w:val="haw-US"/>
        </w:rPr>
        <w:t xml:space="preserve">Any DGI integration method also tended to underestimate ages compared to standardized methods of Wakefield et al. 2017. </w:t>
      </w:r>
    </w:p>
  </w:comment>
  <w:comment w:id="13" w:author="Stephen Scherrer" w:date="2019-06-12T14:47:00Z" w:initials="SS">
    <w:p w14:paraId="012A8FF9" w14:textId="444AB380" w:rsidR="0040723E" w:rsidRDefault="0040723E">
      <w:pPr>
        <w:pStyle w:val="CommentText"/>
      </w:pPr>
      <w:r>
        <w:rPr>
          <w:rStyle w:val="CommentReference"/>
        </w:rPr>
        <w:annotationRef/>
      </w:r>
      <w:r>
        <w:t xml:space="preserve"> </w:t>
      </w:r>
    </w:p>
  </w:comment>
  <w:comment w:id="16" w:author="Microsoft Office User" w:date="2019-05-08T15:02:00Z" w:initials="MOU">
    <w:p w14:paraId="175F3592" w14:textId="6FE7AAEC" w:rsidR="0040723E" w:rsidRPr="00EB25BC" w:rsidRDefault="0040723E">
      <w:pPr>
        <w:pStyle w:val="CommentText"/>
        <w:rPr>
          <w:lang w:val="haw-US"/>
        </w:rPr>
      </w:pPr>
      <w:r>
        <w:rPr>
          <w:rStyle w:val="CommentReference"/>
        </w:rPr>
        <w:annotationRef/>
      </w:r>
      <w:r>
        <w:rPr>
          <w:lang w:val="haw-US"/>
        </w:rPr>
        <w:t>Andrews et al. 2012 addressed the bias and potential error of various ageing methods by the incorporation of three ageing data sets (DGI, traditional annual ages, and C14)</w:t>
      </w:r>
    </w:p>
  </w:comment>
  <w:comment w:id="17" w:author="Stephen Scherrer" w:date="2019-06-12T13:12:00Z" w:initials="SS">
    <w:p w14:paraId="56D3FA82" w14:textId="02A9218E" w:rsidR="0040723E" w:rsidRDefault="0040723E">
      <w:pPr>
        <w:pStyle w:val="CommentText"/>
      </w:pPr>
      <w:r>
        <w:rPr>
          <w:rStyle w:val="CommentReference"/>
        </w:rPr>
        <w:annotationRef/>
      </w:r>
      <w:r>
        <w:t>Sorry, perhaps this is unclear. While Andrews et. al. 2012 incorporates various data sets, all of the data sets used are of the direct aging variety. I’ve tried to make this more clear</w:t>
      </w:r>
    </w:p>
  </w:comment>
  <w:comment w:id="26" w:author="Microsoft Office User" w:date="2019-05-08T15:00:00Z" w:initials="MOU">
    <w:p w14:paraId="7C7EEA22" w14:textId="5557D843" w:rsidR="0040723E" w:rsidRPr="00EB25BC" w:rsidRDefault="0040723E">
      <w:pPr>
        <w:pStyle w:val="CommentText"/>
        <w:rPr>
          <w:lang w:val="haw-US"/>
        </w:rPr>
      </w:pPr>
      <w:r>
        <w:rPr>
          <w:rStyle w:val="CommentReference"/>
        </w:rPr>
        <w:annotationRef/>
      </w:r>
      <w:r>
        <w:rPr>
          <w:lang w:val="haw-US"/>
        </w:rPr>
        <w:t>Annuli counts derived from nascent otolith preparation and ageing criteria have also been comperable to logevity and age structure of P. filamentosus (Wakefield et al. 2013 &amp; 2017)</w:t>
      </w:r>
    </w:p>
  </w:comment>
  <w:comment w:id="27" w:author="Microsoft Office User" w:date="2019-05-20T16:35:00Z" w:initials="MOU">
    <w:p w14:paraId="3096E66C" w14:textId="2956B91C" w:rsidR="0040723E" w:rsidRDefault="0040723E">
      <w:pPr>
        <w:pStyle w:val="CommentText"/>
        <w:rPr>
          <w:lang w:val="haw-US"/>
        </w:rPr>
      </w:pPr>
      <w:r>
        <w:rPr>
          <w:rStyle w:val="CommentReference"/>
        </w:rPr>
        <w:annotationRef/>
      </w:r>
      <w:r>
        <w:rPr>
          <w:lang w:val="haw-US"/>
        </w:rPr>
        <w:t>Be mindful that you are incorporating ageing data that you have already established as being biased. How can you assume that your results are any better or worse, than these prior studies, if the data used is biased?</w:t>
      </w:r>
    </w:p>
    <w:p w14:paraId="5A212BA7" w14:textId="77777777" w:rsidR="0040723E" w:rsidRDefault="0040723E">
      <w:pPr>
        <w:pStyle w:val="CommentText"/>
        <w:rPr>
          <w:lang w:val="haw-US"/>
        </w:rPr>
      </w:pPr>
    </w:p>
    <w:p w14:paraId="4493932F" w14:textId="6660DD63" w:rsidR="0040723E" w:rsidRPr="00ED3DFF" w:rsidRDefault="0040723E">
      <w:pPr>
        <w:pStyle w:val="CommentText"/>
        <w:rPr>
          <w:lang w:val="haw-US"/>
        </w:rPr>
      </w:pPr>
      <w:r>
        <w:rPr>
          <w:lang w:val="haw-US"/>
        </w:rPr>
        <w:t>Additionally, there may/may not be differences in growth parameters between the NWHI and MHI populations, by pooling data you can compare the archipelagic parameters but it may not be accurate for comparing to MHI tagging VBGF.</w:t>
      </w:r>
    </w:p>
  </w:comment>
  <w:comment w:id="28" w:author="Microsoft Office User" w:date="2019-05-29T13:41:00Z" w:initials="MOU">
    <w:p w14:paraId="306440FA" w14:textId="0F258D03" w:rsidR="0040723E" w:rsidRPr="00344C31" w:rsidRDefault="0040723E">
      <w:pPr>
        <w:pStyle w:val="CommentText"/>
        <w:rPr>
          <w:lang w:val="haw-US"/>
        </w:rPr>
      </w:pPr>
      <w:r>
        <w:rPr>
          <w:rStyle w:val="CommentReference"/>
        </w:rPr>
        <w:annotationRef/>
      </w:r>
      <w:r>
        <w:rPr>
          <w:lang w:val="haw-US"/>
        </w:rPr>
        <w:t>I am unfamiliar with OTP study, was measurement error evaluated between scientist and fishermen, especially for recapture data? I would imagine length initially being recorded in inches (by fishermen) and having to be converted to cm by DAR.</w:t>
      </w:r>
    </w:p>
  </w:comment>
  <w:comment w:id="29" w:author="Stephen Scherrer" w:date="2019-06-12T11:59:00Z" w:initials="SS">
    <w:p w14:paraId="1629375F" w14:textId="1495DDCE" w:rsidR="0040723E" w:rsidRDefault="0040723E">
      <w:pPr>
        <w:pStyle w:val="CommentText"/>
      </w:pPr>
      <w:r>
        <w:rPr>
          <w:rStyle w:val="CommentReference"/>
        </w:rPr>
        <w:annotationRef/>
      </w:r>
      <w:r>
        <w:rPr>
          <w:rStyle w:val="CommentReference"/>
        </w:rPr>
        <w:t xml:space="preserve">Unfortunately, the data </w:t>
      </w:r>
      <w:proofErr w:type="gramStart"/>
      <w:r>
        <w:rPr>
          <w:rStyle w:val="CommentReference"/>
        </w:rPr>
        <w:t>did  not</w:t>
      </w:r>
      <w:proofErr w:type="gramEnd"/>
      <w:r>
        <w:rPr>
          <w:rStyle w:val="CommentReference"/>
        </w:rPr>
        <w:t xml:space="preserve"> indicate if fish were recaptured by project staff or fishers. </w:t>
      </w:r>
    </w:p>
  </w:comment>
  <w:comment w:id="30" w:author="Microsoft Office User" w:date="2019-05-29T13:44:00Z" w:initials="MOU">
    <w:p w14:paraId="641C4841" w14:textId="0E349413" w:rsidR="0040723E" w:rsidRPr="00344C31" w:rsidRDefault="0040723E">
      <w:pPr>
        <w:pStyle w:val="CommentText"/>
        <w:rPr>
          <w:lang w:val="haw-US"/>
        </w:rPr>
      </w:pPr>
      <w:r>
        <w:rPr>
          <w:rStyle w:val="CommentReference"/>
        </w:rPr>
        <w:annotationRef/>
      </w:r>
      <w:r>
        <w:rPr>
          <w:lang w:val="haw-US"/>
        </w:rPr>
        <w:t>This statement begs the question be asked, does the high exploitation rates around Maui have an adverse effect on the growth parameters when compared to theroretically lower exploited areas of Oahu?</w:t>
      </w:r>
    </w:p>
  </w:comment>
  <w:comment w:id="31" w:author="Stephen Scherrer" w:date="2019-06-12T13:19:00Z" w:initials="SS">
    <w:p w14:paraId="055115FF" w14:textId="36AA2963" w:rsidR="0040723E" w:rsidRDefault="0040723E">
      <w:pPr>
        <w:pStyle w:val="CommentText"/>
      </w:pPr>
      <w:r>
        <w:rPr>
          <w:rStyle w:val="CommentReference"/>
        </w:rPr>
        <w:annotationRef/>
      </w:r>
      <w:r>
        <w:t xml:space="preserve">Good question! We did not separate recaptures by island group and while rare, there were a few individuals tagged at island area and recaptured in another. Overwhelmingly, recaptured fish came from Maui Nui, so comparing curves from this data would be tough. </w:t>
      </w:r>
    </w:p>
  </w:comment>
  <w:comment w:id="32" w:author="Microsoft Office User" w:date="2019-05-08T15:12:00Z" w:initials="MOU">
    <w:p w14:paraId="2E64DECB" w14:textId="578EDBD8" w:rsidR="0040723E" w:rsidRPr="000C7507" w:rsidRDefault="0040723E">
      <w:pPr>
        <w:pStyle w:val="CommentText"/>
        <w:rPr>
          <w:lang w:val="haw-US"/>
        </w:rPr>
      </w:pPr>
      <w:r>
        <w:rPr>
          <w:rStyle w:val="CommentReference"/>
        </w:rPr>
        <w:annotationRef/>
      </w:r>
      <w:r>
        <w:rPr>
          <w:lang w:val="haw-US"/>
        </w:rPr>
        <w:t>It is a shame the external sex methods werenʻt available at the time of tagging to get sex-specific growth.</w:t>
      </w:r>
    </w:p>
  </w:comment>
  <w:comment w:id="33" w:author="Stephen Scherrer" w:date="2019-06-12T11:27:00Z" w:initials="SS">
    <w:p w14:paraId="62AD5D13" w14:textId="736776D6" w:rsidR="0040723E" w:rsidRDefault="0040723E">
      <w:pPr>
        <w:pStyle w:val="CommentText"/>
      </w:pPr>
      <w:r>
        <w:rPr>
          <w:rStyle w:val="CommentReference"/>
        </w:rPr>
        <w:annotationRef/>
      </w:r>
      <w:r>
        <w:t>Agreed!</w:t>
      </w:r>
    </w:p>
  </w:comment>
  <w:comment w:id="34" w:author="Microsoft Office User" w:date="2019-05-29T15:03:00Z" w:initials="MOU">
    <w:p w14:paraId="74518996" w14:textId="59A0846E" w:rsidR="0040723E" w:rsidRPr="00A7367F" w:rsidRDefault="0040723E">
      <w:pPr>
        <w:pStyle w:val="CommentText"/>
        <w:rPr>
          <w:lang w:val="haw-US"/>
        </w:rPr>
      </w:pPr>
      <w:r>
        <w:rPr>
          <w:rStyle w:val="CommentReference"/>
        </w:rPr>
        <w:annotationRef/>
      </w:r>
      <w:r>
        <w:rPr>
          <w:lang w:val="haw-US"/>
        </w:rPr>
        <w:t>See above comment regarding measurement error between scientist and fishermen reported data.</w:t>
      </w:r>
    </w:p>
  </w:comment>
  <w:comment w:id="35" w:author="Stephen Scherrer" w:date="2019-06-12T13:38:00Z" w:initials="SS">
    <w:p w14:paraId="36680909" w14:textId="6E6634AE" w:rsidR="0040723E" w:rsidRDefault="0040723E">
      <w:pPr>
        <w:pStyle w:val="CommentText"/>
      </w:pPr>
      <w:r>
        <w:rPr>
          <w:rStyle w:val="CommentReference"/>
        </w:rPr>
        <w:annotationRef/>
      </w:r>
      <w:r>
        <w:t>Noted.</w:t>
      </w:r>
    </w:p>
  </w:comment>
  <w:comment w:id="36" w:author="Microsoft Office User" w:date="2019-05-29T15:04:00Z" w:initials="MOU">
    <w:p w14:paraId="2BF274B0" w14:textId="7DB5DA86" w:rsidR="0040723E" w:rsidRPr="00A7367F" w:rsidRDefault="0040723E">
      <w:pPr>
        <w:pStyle w:val="CommentText"/>
        <w:rPr>
          <w:lang w:val="haw-US"/>
        </w:rPr>
      </w:pPr>
      <w:r>
        <w:rPr>
          <w:rStyle w:val="CommentReference"/>
        </w:rPr>
        <w:annotationRef/>
      </w:r>
      <w:r>
        <w:rPr>
          <w:lang w:val="haw-US"/>
        </w:rPr>
        <w:t>Presumably this was in consideration of inital tagging effect on growth, not due to low numbers of individuals with less days at liberty?</w:t>
      </w:r>
    </w:p>
  </w:comment>
  <w:comment w:id="37" w:author="Stephen Scherrer" w:date="2019-06-12T13:39:00Z" w:initials="SS">
    <w:p w14:paraId="2DF9235C" w14:textId="3ECB549F" w:rsidR="0040723E" w:rsidRDefault="0040723E">
      <w:pPr>
        <w:pStyle w:val="CommentText"/>
      </w:pPr>
      <w:r>
        <w:rPr>
          <w:rStyle w:val="CommentReference"/>
        </w:rPr>
        <w:annotationRef/>
      </w:r>
      <w:r>
        <w:rPr>
          <w:rStyle w:val="CommentReference"/>
        </w:rPr>
        <w:t xml:space="preserve">Correct. </w:t>
      </w:r>
    </w:p>
  </w:comment>
  <w:comment w:id="39" w:author="Microsoft Office User" w:date="2019-05-08T15:22:00Z" w:initials="MOU">
    <w:p w14:paraId="678BEE4D" w14:textId="708476DB" w:rsidR="0040723E" w:rsidRPr="00671515" w:rsidRDefault="0040723E">
      <w:pPr>
        <w:pStyle w:val="CommentText"/>
        <w:rPr>
          <w:lang w:val="haw-US"/>
        </w:rPr>
      </w:pPr>
      <w:r>
        <w:rPr>
          <w:rStyle w:val="CommentReference"/>
        </w:rPr>
        <w:annotationRef/>
      </w:r>
      <w:r>
        <w:rPr>
          <w:lang w:val="haw-US"/>
        </w:rPr>
        <w:t>How did these “fixedʻ values compare with Andrews et al. 2012 values?</w:t>
      </w:r>
    </w:p>
  </w:comment>
  <w:comment w:id="40" w:author="Stephen Scherrer" w:date="2019-06-12T11:33:00Z" w:initials="SS">
    <w:p w14:paraId="2C3C28CA" w14:textId="081B8443" w:rsidR="0040723E" w:rsidRDefault="0040723E">
      <w:pPr>
        <w:pStyle w:val="CommentText"/>
      </w:pPr>
      <w:r>
        <w:rPr>
          <w:rStyle w:val="CommentReference"/>
        </w:rPr>
        <w:annotationRef/>
      </w:r>
      <w:r>
        <w:t xml:space="preserve">Andrew’s 2012 would use fixed </w:t>
      </w:r>
      <w:proofErr w:type="gramStart"/>
      <w:r>
        <w:t>parameters  because</w:t>
      </w:r>
      <w:proofErr w:type="gramEnd"/>
      <w:r>
        <w:t xml:space="preserve"> that study used direct aging to construct it’s curve. Fixed parameters must be used with these methods since each individual only has a single known size and growth can only be inferred from a collection of individual fish. With mark-recapture studies, growth parameters can be fit for individuals because growth is directly observed at an individual level.</w:t>
      </w:r>
    </w:p>
  </w:comment>
  <w:comment w:id="41" w:author="Microsoft Office User" w:date="2019-05-30T13:41:00Z" w:initials="MOU">
    <w:p w14:paraId="4C242E26" w14:textId="69E39F99" w:rsidR="0040723E" w:rsidRPr="00656313" w:rsidRDefault="0040723E">
      <w:pPr>
        <w:pStyle w:val="CommentText"/>
        <w:rPr>
          <w:lang w:val="haw-US"/>
        </w:rPr>
      </w:pPr>
      <w:r>
        <w:rPr>
          <w:rStyle w:val="CommentReference"/>
        </w:rPr>
        <w:annotationRef/>
      </w:r>
      <w:r>
        <w:rPr>
          <w:lang w:val="haw-US"/>
        </w:rPr>
        <w:t>Given the potential for decoupling of length at age in deepwater snappers, this method may be biased to younger individuals, pending the intial tagging length.</w:t>
      </w:r>
    </w:p>
  </w:comment>
  <w:comment w:id="95" w:author="Microsoft Office User" w:date="2019-05-29T13:26:00Z" w:initials="MOU">
    <w:p w14:paraId="07F13506" w14:textId="7BA7F58D" w:rsidR="0040723E" w:rsidRPr="00295E6A" w:rsidRDefault="0040723E" w:rsidP="00295E6A">
      <w:pPr>
        <w:pStyle w:val="NormalWeb"/>
        <w:rPr>
          <w:lang w:val="haw-US"/>
        </w:rPr>
      </w:pPr>
      <w:r>
        <w:rPr>
          <w:rStyle w:val="CommentReference"/>
        </w:rPr>
        <w:annotationRef/>
      </w:r>
      <w:r>
        <w:rPr>
          <w:rFonts w:ascii="Times" w:hAnsi="Times"/>
          <w:sz w:val="18"/>
          <w:szCs w:val="18"/>
          <w:lang w:val="haw-US"/>
        </w:rPr>
        <w:t>This method</w:t>
      </w:r>
      <w:r>
        <w:rPr>
          <w:rFonts w:ascii="Times" w:hAnsi="Times"/>
          <w:sz w:val="18"/>
          <w:szCs w:val="18"/>
        </w:rPr>
        <w:t xml:space="preserve"> allows for different growth rates for juveniles and adults</w:t>
      </w:r>
      <w:r>
        <w:rPr>
          <w:rFonts w:ascii="Times" w:hAnsi="Times"/>
          <w:sz w:val="18"/>
          <w:szCs w:val="18"/>
          <w:lang w:val="haw-US"/>
        </w:rPr>
        <w:t>? Were you able to</w:t>
      </w:r>
      <w:r>
        <w:rPr>
          <w:rFonts w:ascii="Times" w:hAnsi="Times"/>
          <w:sz w:val="18"/>
          <w:szCs w:val="18"/>
        </w:rPr>
        <w:t xml:space="preserve"> sufficient</w:t>
      </w:r>
      <w:r>
        <w:rPr>
          <w:rFonts w:ascii="Times" w:hAnsi="Times"/>
          <w:sz w:val="18"/>
          <w:szCs w:val="18"/>
          <w:lang w:val="haw-US"/>
        </w:rPr>
        <w:t xml:space="preserve">ly incorporate </w:t>
      </w:r>
      <w:r>
        <w:rPr>
          <w:rFonts w:ascii="Times" w:hAnsi="Times"/>
          <w:sz w:val="18"/>
          <w:szCs w:val="18"/>
        </w:rPr>
        <w:t>data coverage before and after the transition from juvenile to adult for all parameter</w:t>
      </w:r>
      <w:r>
        <w:rPr>
          <w:rFonts w:ascii="Times" w:hAnsi="Times"/>
          <w:sz w:val="18"/>
          <w:szCs w:val="18"/>
          <w:lang w:val="haw-US"/>
        </w:rPr>
        <w:t xml:space="preserve"> estimation?</w:t>
      </w:r>
    </w:p>
    <w:p w14:paraId="020F8EA7" w14:textId="29E05E3B" w:rsidR="0040723E" w:rsidRDefault="0040723E">
      <w:pPr>
        <w:pStyle w:val="CommentText"/>
      </w:pPr>
    </w:p>
  </w:comment>
  <w:comment w:id="96" w:author="Stephen Scherrer" w:date="2019-06-12T12:03:00Z" w:initials="SS">
    <w:p w14:paraId="136C83CD" w14:textId="5DC73EC2" w:rsidR="0040723E" w:rsidRDefault="0040723E" w:rsidP="00DD21B0">
      <w:pPr>
        <w:pStyle w:val="CommentText"/>
      </w:pPr>
      <w:r>
        <w:rPr>
          <w:rStyle w:val="CommentReference"/>
        </w:rPr>
        <w:annotationRef/>
      </w:r>
      <w:r>
        <w:t xml:space="preserve">No. This model, like the majority of VBGFs models proposed, assumes similar growth between juvenile and adults. </w:t>
      </w:r>
    </w:p>
    <w:p w14:paraId="3FBF7C5B" w14:textId="30128DC5" w:rsidR="0040723E" w:rsidRDefault="0040723E" w:rsidP="00DD21B0">
      <w:pPr>
        <w:pStyle w:val="CommentText"/>
      </w:pPr>
    </w:p>
    <w:p w14:paraId="52D588D2" w14:textId="7ECF8F05" w:rsidR="0040723E" w:rsidRDefault="0040723E" w:rsidP="00DD21B0">
      <w:pPr>
        <w:pStyle w:val="CommentText"/>
      </w:pPr>
      <w:r>
        <w:t xml:space="preserve">What is meant by the joint distribution is that the best parameter set for an individual is ultimately the one that best describes both the size they were when they were tagged (delta t = 0) and the size they are at recapture. </w:t>
      </w:r>
    </w:p>
    <w:p w14:paraId="09DC26C0" w14:textId="77777777" w:rsidR="0040723E" w:rsidRDefault="0040723E" w:rsidP="00DD21B0">
      <w:pPr>
        <w:pStyle w:val="CommentText"/>
      </w:pPr>
    </w:p>
    <w:p w14:paraId="2616A42D" w14:textId="313C2BF7" w:rsidR="0040723E" w:rsidRDefault="0040723E" w:rsidP="00DD21B0">
      <w:pPr>
        <w:pStyle w:val="CommentText"/>
      </w:pPr>
      <w:r>
        <w:t xml:space="preserve">While researching methods for this manuscript, it did not appear that </w:t>
      </w:r>
      <w:proofErr w:type="gramStart"/>
      <w:r>
        <w:t>models</w:t>
      </w:r>
      <w:proofErr w:type="gramEnd"/>
      <w:r>
        <w:t xml:space="preserve"> differentiation growth juvenile and adults from tagging data have been developed, I imagine due to the difficulty of resolving growth during this transition. </w:t>
      </w:r>
    </w:p>
  </w:comment>
  <w:comment w:id="97" w:author="Microsoft Office User" w:date="2019-05-08T15:52:00Z" w:initials="MOU">
    <w:p w14:paraId="201F755D" w14:textId="68EB1259" w:rsidR="0040723E" w:rsidRPr="006D7BC4" w:rsidRDefault="0040723E">
      <w:pPr>
        <w:pStyle w:val="CommentText"/>
        <w:rPr>
          <w:lang w:val="haw-US"/>
        </w:rPr>
      </w:pPr>
      <w:r>
        <w:rPr>
          <w:rStyle w:val="CommentReference"/>
        </w:rPr>
        <w:annotationRef/>
      </w:r>
      <w:r>
        <w:rPr>
          <w:lang w:val="haw-US"/>
        </w:rPr>
        <w:t xml:space="preserve">As mentioned earlier, any datasets that combine subregions in Hawaii should be used with caution as variation in exploitation rates and potential age truncation have been shown to impact parameter estimates in other eteline snappers (i.e., P. flavapinnis and E. carbunculus) across archipelagic distributions. </w:t>
      </w:r>
    </w:p>
  </w:comment>
  <w:comment w:id="98" w:author="Stephen Scherrer" w:date="2019-06-12T12:00:00Z" w:initials="SS">
    <w:p w14:paraId="6F5372F5" w14:textId="65668D0A" w:rsidR="0040723E" w:rsidRDefault="0040723E">
      <w:pPr>
        <w:pStyle w:val="CommentText"/>
      </w:pPr>
      <w:r>
        <w:rPr>
          <w:rStyle w:val="CommentReference"/>
        </w:rPr>
        <w:annotationRef/>
      </w:r>
      <w:r>
        <w:t>Absolutely. Parameters fit with these additional data sources including the largest and smallest fish were better at predicting growth of MHI individuals than those fit without this data. It is almost certain that age truncation contributed to this.</w:t>
      </w:r>
    </w:p>
  </w:comment>
  <w:comment w:id="99" w:author="Microsoft Office User" w:date="2019-05-08T16:17:00Z" w:initials="MOU">
    <w:p w14:paraId="1562A437" w14:textId="0297C4E5" w:rsidR="0040723E" w:rsidRPr="005D2228" w:rsidRDefault="0040723E">
      <w:pPr>
        <w:pStyle w:val="CommentText"/>
        <w:rPr>
          <w:lang w:val="haw-US"/>
        </w:rPr>
      </w:pPr>
      <w:r>
        <w:rPr>
          <w:rStyle w:val="CommentReference"/>
        </w:rPr>
        <w:annotationRef/>
      </w:r>
      <w:r>
        <w:rPr>
          <w:lang w:val="haw-US"/>
        </w:rPr>
        <w:t>Assuming you are referring to the 10-12 cm cohort and 18-20 cm cohort from Moffitt and Parrish (1996), the DeMartini 1994 age estimates are more likely 180 – 200 days (10.5-11 cm) and 350 days (18 cm FL).</w:t>
      </w:r>
    </w:p>
  </w:comment>
  <w:comment w:id="100" w:author="Stephen Scherrer" w:date="2019-06-12T12:15:00Z" w:initials="SS">
    <w:p w14:paraId="501C0F4D" w14:textId="02463047" w:rsidR="0040723E" w:rsidRDefault="0040723E">
      <w:pPr>
        <w:pStyle w:val="CommentText"/>
      </w:pPr>
      <w:r>
        <w:rPr>
          <w:rStyle w:val="CommentReference"/>
        </w:rPr>
        <w:annotationRef/>
      </w:r>
      <w:r>
        <w:t>Correct. DeMartini ages are referenced in the following section “Parameter Estimation: Direct Ageing Data”</w:t>
      </w:r>
    </w:p>
  </w:comment>
  <w:comment w:id="105" w:author="Microsoft Office User" w:date="2019-05-29T12:11:00Z" w:initials="MOU">
    <w:p w14:paraId="6EDDE81B" w14:textId="34FF1BE3" w:rsidR="0040723E" w:rsidRPr="00651521" w:rsidRDefault="0040723E">
      <w:pPr>
        <w:pStyle w:val="CommentText"/>
        <w:rPr>
          <w:lang w:val="haw-US"/>
        </w:rPr>
      </w:pPr>
      <w:r>
        <w:rPr>
          <w:rStyle w:val="CommentReference"/>
        </w:rPr>
        <w:annotationRef/>
      </w:r>
      <w:r>
        <w:rPr>
          <w:lang w:val="haw-US"/>
        </w:rPr>
        <w:t>Which data reference is this, did you mean DeMartini et al. 1994?</w:t>
      </w:r>
    </w:p>
  </w:comment>
  <w:comment w:id="106" w:author="Stephen Scherrer" w:date="2019-06-12T12:16:00Z" w:initials="SS">
    <w:p w14:paraId="34AE6D90" w14:textId="61FA42A5" w:rsidR="0040723E" w:rsidRDefault="0040723E">
      <w:pPr>
        <w:pStyle w:val="CommentText"/>
      </w:pPr>
      <w:r>
        <w:rPr>
          <w:rStyle w:val="CommentReference"/>
        </w:rPr>
        <w:annotationRef/>
      </w:r>
      <w:r>
        <w:t>Yes. My mistake.</w:t>
      </w:r>
    </w:p>
  </w:comment>
  <w:comment w:id="118" w:author="Stephen Scherrer" w:date="2019-06-12T14:41:00Z" w:initials="SS">
    <w:p w14:paraId="610C0712" w14:textId="3FE0212C" w:rsidR="0040723E" w:rsidRDefault="0040723E">
      <w:pPr>
        <w:pStyle w:val="CommentText"/>
      </w:pPr>
      <w:r>
        <w:rPr>
          <w:rStyle w:val="CommentReference"/>
        </w:rPr>
        <w:annotationRef/>
      </w:r>
      <w:r>
        <w:t>WAIT FOR BETTER CITE</w:t>
      </w:r>
    </w:p>
  </w:comment>
  <w:comment w:id="137" w:author="Microsoft Office User" w:date="2019-05-08T17:02:00Z" w:initials="MOU">
    <w:p w14:paraId="5D09A234" w14:textId="6352B1A8" w:rsidR="0040723E" w:rsidRPr="00653A25" w:rsidRDefault="0040723E">
      <w:pPr>
        <w:pStyle w:val="CommentText"/>
        <w:rPr>
          <w:lang w:val="haw-US"/>
        </w:rPr>
      </w:pPr>
      <w:r>
        <w:rPr>
          <w:rStyle w:val="CommentReference"/>
        </w:rPr>
        <w:annotationRef/>
      </w:r>
      <w:r>
        <w:rPr>
          <w:lang w:val="haw-US"/>
        </w:rPr>
        <w:t>As mentioned previously, use caution when pooling samples to estimate growth across the archieplago!</w:t>
      </w:r>
    </w:p>
  </w:comment>
  <w:comment w:id="145" w:author="Microsoft Office User" w:date="2019-05-08T17:04:00Z" w:initials="MOU">
    <w:p w14:paraId="1205843E" w14:textId="35B6B1F6" w:rsidR="0040723E" w:rsidRPr="000D113E" w:rsidRDefault="0040723E">
      <w:pPr>
        <w:pStyle w:val="CommentText"/>
        <w:rPr>
          <w:lang w:val="haw-US"/>
        </w:rPr>
      </w:pPr>
      <w:r>
        <w:rPr>
          <w:rStyle w:val="CommentReference"/>
        </w:rPr>
        <w:annotationRef/>
      </w:r>
      <w:r>
        <w:rPr>
          <w:lang w:val="haw-US"/>
        </w:rPr>
        <w:t>The Omalley 2015 discussed the issue with error in data collection, this more than likely was the reason for the disparity in parameters. Also, was temporal variation assumed to be negligent?</w:t>
      </w:r>
    </w:p>
  </w:comment>
  <w:comment w:id="146" w:author="Stephen Scherrer" w:date="2019-06-12T12:20:00Z" w:initials="SS">
    <w:p w14:paraId="7006B1E3" w14:textId="5EE79DDD" w:rsidR="0040723E" w:rsidRDefault="0040723E">
      <w:pPr>
        <w:pStyle w:val="CommentText"/>
      </w:pPr>
      <w:r>
        <w:rPr>
          <w:rStyle w:val="CommentReference"/>
        </w:rPr>
        <w:annotationRef/>
      </w:r>
      <w:r>
        <w:t xml:space="preserve">Temporal variation was assumed but is now explicit. </w:t>
      </w:r>
    </w:p>
  </w:comment>
  <w:comment w:id="152" w:author="Microsoft Office User" w:date="2019-05-30T14:09:00Z" w:initials="MOU">
    <w:p w14:paraId="4C6E3217" w14:textId="37B9A2C8" w:rsidR="0040723E" w:rsidRPr="007D36C9" w:rsidRDefault="0040723E">
      <w:pPr>
        <w:pStyle w:val="CommentText"/>
        <w:rPr>
          <w:lang w:val="haw-US"/>
        </w:rPr>
      </w:pPr>
      <w:r>
        <w:rPr>
          <w:rStyle w:val="CommentReference"/>
        </w:rPr>
        <w:annotationRef/>
      </w:r>
      <w:r>
        <w:rPr>
          <w:lang w:val="haw-US"/>
        </w:rPr>
        <w:t>Was the between-individual variation similar between Bayesian and ML mehtods?</w:t>
      </w:r>
    </w:p>
  </w:comment>
  <w:comment w:id="155" w:author="Microsoft Office User" w:date="2019-05-30T14:42:00Z" w:initials="MOU">
    <w:p w14:paraId="38129842" w14:textId="1EB06265" w:rsidR="0040723E" w:rsidRPr="0097466E" w:rsidRDefault="0040723E">
      <w:pPr>
        <w:pStyle w:val="CommentText"/>
        <w:rPr>
          <w:lang w:val="haw-US"/>
        </w:rPr>
      </w:pPr>
      <w:r>
        <w:rPr>
          <w:rStyle w:val="CommentReference"/>
        </w:rPr>
        <w:annotationRef/>
      </w:r>
      <w:r>
        <w:rPr>
          <w:lang w:val="haw-US"/>
        </w:rPr>
        <w:t>How did a test of p-avlue and DIC between models look?</w:t>
      </w:r>
    </w:p>
  </w:comment>
  <w:comment w:id="170" w:author="Microsoft Office User" w:date="2019-05-30T14:47:00Z" w:initials="MOU">
    <w:p w14:paraId="73026342" w14:textId="57F0CB06" w:rsidR="0040723E" w:rsidRPr="0097466E" w:rsidRDefault="0040723E">
      <w:pPr>
        <w:pStyle w:val="CommentText"/>
        <w:rPr>
          <w:lang w:val="haw-US"/>
        </w:rPr>
      </w:pPr>
      <w:r>
        <w:rPr>
          <w:rStyle w:val="CommentReference"/>
        </w:rPr>
        <w:annotationRef/>
      </w:r>
      <w:r>
        <w:rPr>
          <w:lang w:val="haw-US"/>
        </w:rPr>
        <w:t>Is this because the variability is greater that 4 x the sd, similar to Zhang et al. 2009?</w:t>
      </w:r>
    </w:p>
  </w:comment>
  <w:comment w:id="171" w:author="Microsoft Office User" w:date="2019-05-30T16:26:00Z" w:initials="MOU">
    <w:p w14:paraId="526B8444" w14:textId="52189E05" w:rsidR="0040723E" w:rsidRPr="00120F42" w:rsidRDefault="0040723E">
      <w:pPr>
        <w:pStyle w:val="CommentText"/>
        <w:rPr>
          <w:lang w:val="haw-US"/>
        </w:rPr>
      </w:pPr>
      <w:r>
        <w:rPr>
          <w:rStyle w:val="CommentReference"/>
        </w:rPr>
        <w:annotationRef/>
      </w:r>
      <w:r>
        <w:rPr>
          <w:lang w:val="haw-US"/>
        </w:rPr>
        <w:t xml:space="preserve">OTP data range (~ 19-53 cm FL) is less than the range of paka in MHI (~10 – 82 cm FL, Luers et al. 2017). If ommision of the largest individual forced a premature asymptote in your models, then the OTP data is inherently going to force the growth profile to asymptote prematurely, regardless. </w:t>
      </w:r>
    </w:p>
  </w:comment>
  <w:comment w:id="172" w:author="Stephen Scherrer" w:date="2019-06-12T12:22:00Z" w:initials="SS">
    <w:p w14:paraId="5DFCEBF9" w14:textId="5CD77C31" w:rsidR="0040723E" w:rsidRDefault="0040723E">
      <w:pPr>
        <w:pStyle w:val="CommentText"/>
      </w:pPr>
      <w:r>
        <w:rPr>
          <w:rStyle w:val="CommentReference"/>
        </w:rPr>
        <w:annotationRef/>
      </w:r>
      <w:r>
        <w:t xml:space="preserve">Indeed, however models 5-11 use a joint distribution likelihood incorporating both length at marking and recapture, which includes fish up to 76.2 cm in length. Additional data from Andrews 2012 increases the observed size range to 76.8 cm. </w:t>
      </w:r>
    </w:p>
    <w:p w14:paraId="4C651459" w14:textId="77777777" w:rsidR="0040723E" w:rsidRDefault="0040723E">
      <w:pPr>
        <w:pStyle w:val="CommentText"/>
      </w:pPr>
    </w:p>
    <w:p w14:paraId="2B32D159" w14:textId="204609BD" w:rsidR="0040723E" w:rsidRDefault="0040723E">
      <w:pPr>
        <w:pStyle w:val="CommentText"/>
      </w:pPr>
      <w:r>
        <w:t xml:space="preserve">Note that L-infinity under Model 11 is larger than what was estimated from tagging data alone (Model 5) because larger fish were incorporated through these additional data sets. </w:t>
      </w:r>
    </w:p>
  </w:comment>
  <w:comment w:id="173" w:author="Microsoft Office User" w:date="2019-05-20T16:56:00Z" w:initials="MOU">
    <w:p w14:paraId="4B6FE7F6" w14:textId="0CF12D5C" w:rsidR="0040723E" w:rsidRPr="004D1662" w:rsidRDefault="0040723E">
      <w:pPr>
        <w:pStyle w:val="CommentText"/>
        <w:rPr>
          <w:lang w:val="haw-US"/>
        </w:rPr>
      </w:pPr>
      <w:r>
        <w:rPr>
          <w:rStyle w:val="CommentReference"/>
        </w:rPr>
        <w:annotationRef/>
      </w:r>
      <w:r>
        <w:rPr>
          <w:lang w:val="haw-US"/>
        </w:rPr>
        <w:t xml:space="preserve">It is well dsocumented that there is decoupling of length-at-age for many of the eteline snappers. </w:t>
      </w:r>
    </w:p>
  </w:comment>
  <w:comment w:id="176" w:author="Microsoft Office User" w:date="2019-05-08T17:13:00Z" w:initials="MOU">
    <w:p w14:paraId="503D4462" w14:textId="6B9C5B9B" w:rsidR="0040723E" w:rsidRPr="000D113E" w:rsidRDefault="0040723E">
      <w:pPr>
        <w:pStyle w:val="CommentText"/>
        <w:rPr>
          <w:lang w:val="haw-US"/>
        </w:rPr>
      </w:pPr>
      <w:r>
        <w:rPr>
          <w:rStyle w:val="CommentReference"/>
        </w:rPr>
        <w:annotationRef/>
      </w:r>
      <w:r>
        <w:rPr>
          <w:lang w:val="haw-US"/>
        </w:rPr>
        <w:t>Yes,  so a genetic variation is ruled out as the driver between subregions. However, age truncation is evident in other eteline snappers potentially based on exploitation. Additionally, there is supporting evidence for  life history variation between the subregions in maturity (L50) as seen with ~ 6cm difference for Paka, 5 cm for Kale, and ~4 cm for ehu between NWHI and MHI (DeMartini 2016, Luers et al. 2017).</w:t>
      </w:r>
    </w:p>
  </w:comment>
  <w:comment w:id="188" w:author="Microsoft Office User" w:date="2019-05-30T17:01:00Z" w:initials="MOU">
    <w:p w14:paraId="45280A7D" w14:textId="70CD72B5" w:rsidR="0040723E" w:rsidRPr="0009097F" w:rsidRDefault="0040723E">
      <w:pPr>
        <w:pStyle w:val="CommentText"/>
        <w:rPr>
          <w:lang w:val="haw-US"/>
        </w:rPr>
      </w:pPr>
      <w:r>
        <w:rPr>
          <w:rStyle w:val="CommentReference"/>
        </w:rPr>
        <w:annotationRef/>
      </w:r>
      <w:r>
        <w:rPr>
          <w:lang w:val="haw-US"/>
        </w:rPr>
        <w:t>Or is it related to the OTP data set being limited to &lt;53 cm FL fish, see above comment regarding Luers et al. 2017 data?</w:t>
      </w:r>
    </w:p>
  </w:comment>
  <w:comment w:id="204" w:author="Microsoft Office User" w:date="2019-05-09T14:50:00Z" w:initials="MOU">
    <w:p w14:paraId="026E3AAB" w14:textId="6DFD46AC" w:rsidR="0040723E" w:rsidRPr="00033AB3" w:rsidRDefault="0040723E">
      <w:pPr>
        <w:pStyle w:val="CommentText"/>
        <w:rPr>
          <w:lang w:val="haw-US"/>
        </w:rPr>
      </w:pPr>
      <w:r>
        <w:rPr>
          <w:rStyle w:val="CommentReference"/>
        </w:rPr>
        <w:annotationRef/>
      </w:r>
      <w:r>
        <w:rPr>
          <w:lang w:val="haw-US"/>
        </w:rPr>
        <w:t>Sexual size dimorphism is not pronounced in the family Lutjandae but is becoming increasingly evident. Typically, size favors males in most Lutjanids (Grimes 1987, Newman et al. 2000, Newman 2002, Taylor et al. 2017); however, for some eteline snappers it favors females (Williams et al 2017, OʻMalley et al in press, and my thesis).</w:t>
      </w:r>
    </w:p>
  </w:comment>
  <w:comment w:id="205" w:author="Microsoft Office User" w:date="2019-05-09T15:06:00Z" w:initials="MOU">
    <w:p w14:paraId="323388C0" w14:textId="1A870C5A" w:rsidR="0040723E" w:rsidRPr="003722A2" w:rsidRDefault="0040723E">
      <w:pPr>
        <w:pStyle w:val="CommentText"/>
        <w:rPr>
          <w:lang w:val="haw-US"/>
        </w:rPr>
      </w:pPr>
      <w:r>
        <w:rPr>
          <w:rStyle w:val="CommentReference"/>
        </w:rPr>
        <w:annotationRef/>
      </w:r>
      <w:r>
        <w:rPr>
          <w:lang w:val="haw-US"/>
        </w:rPr>
        <w:t>Anecdotal evidence shows &gt; 70 cm FL may be female biased (Kikkawa 1984); however, Kami (1973) observed the opposite in Guam, and Ralston (1981) showed no bias.</w:t>
      </w:r>
    </w:p>
  </w:comment>
  <w:comment w:id="206" w:author="Microsoft Office User" w:date="2019-05-20T16:57:00Z" w:initials="MOU">
    <w:p w14:paraId="58E46CB1" w14:textId="66937403" w:rsidR="0040723E" w:rsidRPr="004D1662" w:rsidRDefault="0040723E">
      <w:pPr>
        <w:pStyle w:val="CommentText"/>
        <w:rPr>
          <w:lang w:val="haw-US"/>
        </w:rPr>
      </w:pPr>
      <w:r>
        <w:rPr>
          <w:rStyle w:val="CommentReference"/>
        </w:rPr>
        <w:annotationRef/>
      </w:r>
      <w:r>
        <w:rPr>
          <w:lang w:val="haw-US"/>
        </w:rPr>
        <w:t>Did you conisder calculating M or survivorship? Any esitmated natural mortality using traditional methodology (either Then et al. 2015 or Hoenig 1983) may not be applicable in MHI where exploitation is heavy and against the basic assumption of these earlier studies where Z = 0. However, Hoenig et al. 1998 (Brownie models) may be more applicable? Just curious if Hoenig et al. 1998 methods were attempted?</w:t>
      </w:r>
    </w:p>
  </w:comment>
  <w:comment w:id="207" w:author="Stephen Scherrer" w:date="2019-06-12T14:19:00Z" w:initials="SS">
    <w:p w14:paraId="32E3E409" w14:textId="2776C552" w:rsidR="0040723E" w:rsidRDefault="0040723E">
      <w:pPr>
        <w:pStyle w:val="CommentText"/>
      </w:pPr>
      <w:r>
        <w:rPr>
          <w:rStyle w:val="CommentReference"/>
        </w:rPr>
        <w:annotationRef/>
      </w:r>
      <w:r>
        <w:t xml:space="preserve">No. Other work I’m doing with acoustic tagging indicates that post-release survivorship is very low for this </w:t>
      </w:r>
      <w:proofErr w:type="gramStart"/>
      <w:r>
        <w:t>species  and</w:t>
      </w:r>
      <w:proofErr w:type="gramEnd"/>
      <w:r>
        <w:t xml:space="preserve"> may be biased by size which would introduce significant bias to any estimates from tagging data.</w:t>
      </w:r>
    </w:p>
  </w:comment>
  <w:comment w:id="223" w:author="Microsoft Office User" w:date="2019-05-31T09:44:00Z" w:initials="MOU">
    <w:p w14:paraId="430AA862" w14:textId="77777777" w:rsidR="0040723E" w:rsidRDefault="0040723E">
      <w:pPr>
        <w:pStyle w:val="CommentText"/>
        <w:rPr>
          <w:lang w:val="haw-US"/>
        </w:rPr>
      </w:pPr>
      <w:r>
        <w:rPr>
          <w:rStyle w:val="CommentReference"/>
        </w:rPr>
        <w:annotationRef/>
      </w:r>
      <w:r>
        <w:rPr>
          <w:lang w:val="haw-US"/>
        </w:rPr>
        <w:t>Andrews et al. 2012 only used 33 NWHI estimates of length at age from bomb radiocarbon dating and 3 from lead-radium dating. The remaining (100) were traditional age data. The table suggests these were all radioisotope ages!</w:t>
      </w:r>
    </w:p>
    <w:p w14:paraId="050D8BA6" w14:textId="77777777" w:rsidR="0040723E" w:rsidRDefault="0040723E">
      <w:pPr>
        <w:pStyle w:val="CommentText"/>
        <w:rPr>
          <w:lang w:val="haw-US"/>
        </w:rPr>
      </w:pPr>
    </w:p>
    <w:p w14:paraId="55DCEC14" w14:textId="2A81C9E5" w:rsidR="0040723E" w:rsidRPr="00651BD2" w:rsidRDefault="0040723E">
      <w:pPr>
        <w:pStyle w:val="CommentText"/>
        <w:rPr>
          <w:lang w:val="haw-US"/>
        </w:rPr>
      </w:pPr>
      <w:r>
        <w:rPr>
          <w:lang w:val="haw-US"/>
        </w:rPr>
        <w:t>This is a reoccuring comment for all tables and figures. Although many of these abbreviations are generally known in fisheries, you should identify ones listed in tables or figures (i.e., Linf, K, N.R., MHI, NWHI, etc) in caption or as footnote of table, unless directed by journal.</w:t>
      </w:r>
    </w:p>
  </w:comment>
  <w:comment w:id="229" w:author="Microsoft Office User" w:date="2019-05-30T14:05:00Z" w:initials="MOU">
    <w:p w14:paraId="175402B9" w14:textId="33FA5B8B" w:rsidR="0040723E" w:rsidRPr="0089788A" w:rsidRDefault="0040723E">
      <w:pPr>
        <w:pStyle w:val="CommentText"/>
        <w:rPr>
          <w:lang w:val="haw-US"/>
        </w:rPr>
      </w:pPr>
      <w:r>
        <w:rPr>
          <w:rStyle w:val="CommentReference"/>
        </w:rPr>
        <w:annotationRef/>
      </w:r>
      <w:r>
        <w:rPr>
          <w:lang w:val="haw-US"/>
        </w:rPr>
        <w:t>I assume they were similar betwen Model 1-2, but what was the mean p-value and DIC for each model? There appears to be some between-individual variation, albeit not as strong as other studies (Zhang et al. 2009).</w:t>
      </w:r>
    </w:p>
  </w:comment>
  <w:comment w:id="230" w:author="Microsoft Office User" w:date="2019-05-29T16:12:00Z" w:initials="MOU">
    <w:p w14:paraId="6D34E090" w14:textId="2F0D553A" w:rsidR="0040723E" w:rsidRPr="009B5D04" w:rsidRDefault="0040723E">
      <w:pPr>
        <w:pStyle w:val="CommentText"/>
        <w:rPr>
          <w:lang w:val="haw-US"/>
        </w:rPr>
      </w:pPr>
      <w:r>
        <w:rPr>
          <w:rStyle w:val="CommentReference"/>
        </w:rPr>
        <w:annotationRef/>
      </w:r>
      <w:r>
        <w:rPr>
          <w:lang w:val="haw-US"/>
        </w:rPr>
        <w:t>This would be easier to read if oriented with model ID at top.  I rotated the current table on a 180 for my own review.</w:t>
      </w:r>
    </w:p>
  </w:comment>
  <w:comment w:id="231" w:author="Microsoft Office User" w:date="2019-05-31T09:54:00Z" w:initials="MOU">
    <w:p w14:paraId="1B592D7B" w14:textId="30FCB09F" w:rsidR="0040723E" w:rsidRPr="005B2D24" w:rsidRDefault="0040723E">
      <w:pPr>
        <w:pStyle w:val="CommentText"/>
        <w:rPr>
          <w:lang w:val="haw-US"/>
        </w:rPr>
      </w:pPr>
      <w:r>
        <w:rPr>
          <w:rStyle w:val="CommentReference"/>
        </w:rPr>
        <w:annotationRef/>
      </w:r>
      <w:r>
        <w:rPr>
          <w:lang w:val="haw-US"/>
        </w:rPr>
        <w:t>Would it be beneficial to include names of islands, or put in context with the larger scale of Hawiian Archipelago/pacific basin?</w:t>
      </w:r>
    </w:p>
  </w:comment>
  <w:comment w:id="232" w:author="Microsoft Office User" w:date="2019-05-31T09:54:00Z" w:initials="MOU">
    <w:p w14:paraId="4A88584F" w14:textId="0E22107F" w:rsidR="0040723E" w:rsidRPr="005B2D24" w:rsidRDefault="0040723E">
      <w:pPr>
        <w:pStyle w:val="CommentText"/>
        <w:rPr>
          <w:lang w:val="haw-US"/>
        </w:rPr>
      </w:pPr>
      <w:r>
        <w:rPr>
          <w:rStyle w:val="CommentReference"/>
        </w:rPr>
        <w:annotationRef/>
      </w:r>
      <w:r>
        <w:rPr>
          <w:lang w:val="haw-US"/>
        </w:rPr>
        <w:t>Be midful of potential cost for color in journal.</w:t>
      </w:r>
    </w:p>
  </w:comment>
  <w:comment w:id="240" w:author="Microsoft Office User" w:date="2019-05-31T09:59:00Z" w:initials="MOU">
    <w:p w14:paraId="22F76D65" w14:textId="7A4D3200" w:rsidR="0040723E" w:rsidRPr="00DC3376" w:rsidRDefault="0040723E">
      <w:pPr>
        <w:pStyle w:val="CommentText"/>
        <w:rPr>
          <w:lang w:val="haw-US"/>
        </w:rPr>
      </w:pPr>
      <w:r>
        <w:rPr>
          <w:rStyle w:val="CommentReference"/>
        </w:rPr>
        <w:annotationRef/>
      </w:r>
      <w:r>
        <w:rPr>
          <w:lang w:val="haw-US"/>
        </w:rPr>
        <w:t>X-axis should be Age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1C9D7D" w15:done="1"/>
  <w15:commentEx w15:paraId="012A8FF9" w15:paraIdParent="3D1C9D7D" w15:done="1"/>
  <w15:commentEx w15:paraId="175F3592" w15:done="1"/>
  <w15:commentEx w15:paraId="56D3FA82" w15:paraIdParent="175F3592" w15:done="1"/>
  <w15:commentEx w15:paraId="7C7EEA22" w15:done="0"/>
  <w15:commentEx w15:paraId="4493932F" w15:done="0"/>
  <w15:commentEx w15:paraId="306440FA" w15:done="0"/>
  <w15:commentEx w15:paraId="1629375F" w15:paraIdParent="306440FA" w15:done="0"/>
  <w15:commentEx w15:paraId="641C4841" w15:done="1"/>
  <w15:commentEx w15:paraId="055115FF" w15:paraIdParent="641C4841" w15:done="1"/>
  <w15:commentEx w15:paraId="2E64DECB" w15:done="1"/>
  <w15:commentEx w15:paraId="62AD5D13" w15:paraIdParent="2E64DECB" w15:done="1"/>
  <w15:commentEx w15:paraId="74518996" w15:done="1"/>
  <w15:commentEx w15:paraId="36680909" w15:paraIdParent="74518996" w15:done="1"/>
  <w15:commentEx w15:paraId="2BF274B0" w15:done="1"/>
  <w15:commentEx w15:paraId="2DF9235C" w15:paraIdParent="2BF274B0" w15:done="1"/>
  <w15:commentEx w15:paraId="678BEE4D" w15:done="1"/>
  <w15:commentEx w15:paraId="2C3C28CA" w15:paraIdParent="678BEE4D" w15:done="1"/>
  <w15:commentEx w15:paraId="4C242E26" w15:done="0"/>
  <w15:commentEx w15:paraId="020F8EA7" w15:done="0"/>
  <w15:commentEx w15:paraId="2616A42D" w15:paraIdParent="020F8EA7" w15:done="1"/>
  <w15:commentEx w15:paraId="201F755D" w15:done="1"/>
  <w15:commentEx w15:paraId="6F5372F5" w15:paraIdParent="201F755D" w15:done="1"/>
  <w15:commentEx w15:paraId="1562A437" w15:done="1"/>
  <w15:commentEx w15:paraId="501C0F4D" w15:paraIdParent="1562A437" w15:done="1"/>
  <w15:commentEx w15:paraId="6EDDE81B" w15:done="1"/>
  <w15:commentEx w15:paraId="34AE6D90" w15:paraIdParent="6EDDE81B" w15:done="1"/>
  <w15:commentEx w15:paraId="610C0712" w15:done="0"/>
  <w15:commentEx w15:paraId="5D09A234" w15:done="1"/>
  <w15:commentEx w15:paraId="1205843E" w15:done="1"/>
  <w15:commentEx w15:paraId="7006B1E3" w15:paraIdParent="1205843E" w15:done="1"/>
  <w15:commentEx w15:paraId="4C6E3217" w15:done="0"/>
  <w15:commentEx w15:paraId="38129842" w15:done="0"/>
  <w15:commentEx w15:paraId="73026342" w15:done="0"/>
  <w15:commentEx w15:paraId="526B8444" w15:done="1"/>
  <w15:commentEx w15:paraId="2B32D159" w15:paraIdParent="526B8444" w15:done="1"/>
  <w15:commentEx w15:paraId="4B6FE7F6" w15:done="0"/>
  <w15:commentEx w15:paraId="503D4462" w15:done="1"/>
  <w15:commentEx w15:paraId="45280A7D" w15:done="1"/>
  <w15:commentEx w15:paraId="026E3AAB" w15:done="0"/>
  <w15:commentEx w15:paraId="323388C0" w15:done="1"/>
  <w15:commentEx w15:paraId="58E46CB1" w15:done="1"/>
  <w15:commentEx w15:paraId="32E3E409" w15:paraIdParent="58E46CB1" w15:done="1"/>
  <w15:commentEx w15:paraId="55DCEC14" w15:done="0"/>
  <w15:commentEx w15:paraId="175402B9" w15:done="0"/>
  <w15:commentEx w15:paraId="6D34E090" w15:done="1"/>
  <w15:commentEx w15:paraId="1B592D7B" w15:done="0"/>
  <w15:commentEx w15:paraId="4A88584F" w15:done="1"/>
  <w15:commentEx w15:paraId="22F76D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1C9D7D" w16cid:durableId="207D6C78"/>
  <w16cid:commentId w16cid:paraId="012A8FF9" w16cid:durableId="20AB8EE5"/>
  <w16cid:commentId w16cid:paraId="175F3592" w16cid:durableId="207D6DED"/>
  <w16cid:commentId w16cid:paraId="56D3FA82" w16cid:durableId="20AB78BC"/>
  <w16cid:commentId w16cid:paraId="7C7EEA22" w16cid:durableId="207D6D74"/>
  <w16cid:commentId w16cid:paraId="4493932F" w16cid:durableId="208D55C6"/>
  <w16cid:commentId w16cid:paraId="306440FA" w16cid:durableId="20990A96"/>
  <w16cid:commentId w16cid:paraId="1629375F" w16cid:durableId="20AB6787"/>
  <w16cid:commentId w16cid:paraId="641C4841" w16cid:durableId="20990B51"/>
  <w16cid:commentId w16cid:paraId="055115FF" w16cid:durableId="20AB7A6F"/>
  <w16cid:commentId w16cid:paraId="2E64DECB" w16cid:durableId="207D7044"/>
  <w16cid:commentId w16cid:paraId="62AD5D13" w16cid:durableId="20AB602A"/>
  <w16cid:commentId w16cid:paraId="74518996" w16cid:durableId="20991DD0"/>
  <w16cid:commentId w16cid:paraId="36680909" w16cid:durableId="20AB7ED7"/>
  <w16cid:commentId w16cid:paraId="2BF274B0" w16cid:durableId="20991DF6"/>
  <w16cid:commentId w16cid:paraId="2DF9235C" w16cid:durableId="20AB7F13"/>
  <w16cid:commentId w16cid:paraId="678BEE4D" w16cid:durableId="207D72B4"/>
  <w16cid:commentId w16cid:paraId="2C3C28CA" w16cid:durableId="20AB6170"/>
  <w16cid:commentId w16cid:paraId="4C242E26" w16cid:durableId="209A5C07"/>
  <w16cid:commentId w16cid:paraId="020F8EA7" w16cid:durableId="209906EF"/>
  <w16cid:commentId w16cid:paraId="2616A42D" w16cid:durableId="20AB689C"/>
  <w16cid:commentId w16cid:paraId="201F755D" w16cid:durableId="207D79A5"/>
  <w16cid:commentId w16cid:paraId="6F5372F5" w16cid:durableId="20AB67ED"/>
  <w16cid:commentId w16cid:paraId="1562A437" w16cid:durableId="207D7F8E"/>
  <w16cid:commentId w16cid:paraId="501C0F4D" w16cid:durableId="20AB6B6B"/>
  <w16cid:commentId w16cid:paraId="6EDDE81B" w16cid:durableId="2098F586"/>
  <w16cid:commentId w16cid:paraId="34AE6D90" w16cid:durableId="20AB6BB2"/>
  <w16cid:commentId w16cid:paraId="610C0712" w16cid:durableId="20AB8DB6"/>
  <w16cid:commentId w16cid:paraId="5D09A234" w16cid:durableId="207D8A3D"/>
  <w16cid:commentId w16cid:paraId="1205843E" w16cid:durableId="207D8A89"/>
  <w16cid:commentId w16cid:paraId="7006B1E3" w16cid:durableId="20AB6C9E"/>
  <w16cid:commentId w16cid:paraId="4C6E3217" w16cid:durableId="209A62AA"/>
  <w16cid:commentId w16cid:paraId="38129842" w16cid:durableId="209A6A5D"/>
  <w16cid:commentId w16cid:paraId="73026342" w16cid:durableId="209A6B77"/>
  <w16cid:commentId w16cid:paraId="526B8444" w16cid:durableId="209A82CE"/>
  <w16cid:commentId w16cid:paraId="2B32D159" w16cid:durableId="20AB6D09"/>
  <w16cid:commentId w16cid:paraId="4B6FE7F6" w16cid:durableId="208D5AB5"/>
  <w16cid:commentId w16cid:paraId="503D4462" w16cid:durableId="207D8CC2"/>
  <w16cid:commentId w16cid:paraId="45280A7D" w16cid:durableId="209A8AD2"/>
  <w16cid:commentId w16cid:paraId="026E3AAB" w16cid:durableId="207EBCB1"/>
  <w16cid:commentId w16cid:paraId="323388C0" w16cid:durableId="207EC080"/>
  <w16cid:commentId w16cid:paraId="58E46CB1" w16cid:durableId="208D5B13"/>
  <w16cid:commentId w16cid:paraId="32E3E409" w16cid:durableId="20AB8879"/>
  <w16cid:commentId w16cid:paraId="55DCEC14" w16cid:durableId="209B75F6"/>
  <w16cid:commentId w16cid:paraId="175402B9" w16cid:durableId="209A61A9"/>
  <w16cid:commentId w16cid:paraId="6D34E090" w16cid:durableId="20992E06"/>
  <w16cid:commentId w16cid:paraId="1B592D7B" w16cid:durableId="209B783F"/>
  <w16cid:commentId w16cid:paraId="4A88584F" w16cid:durableId="209B786A"/>
  <w16cid:commentId w16cid:paraId="22F76D65" w16cid:durableId="209B79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AD" w15:userId="S::scherrer@hawaii.edu::40252c95-a6d0-4ffb-bbb7-efb00b189f36"/>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5466"/>
    <w:rsid w:val="000063C6"/>
    <w:rsid w:val="00006C61"/>
    <w:rsid w:val="00007BA3"/>
    <w:rsid w:val="000107CB"/>
    <w:rsid w:val="00011071"/>
    <w:rsid w:val="000157C3"/>
    <w:rsid w:val="000158FC"/>
    <w:rsid w:val="00017D5C"/>
    <w:rsid w:val="00021312"/>
    <w:rsid w:val="00021807"/>
    <w:rsid w:val="00021D17"/>
    <w:rsid w:val="00022E2E"/>
    <w:rsid w:val="000259B6"/>
    <w:rsid w:val="00026913"/>
    <w:rsid w:val="00026949"/>
    <w:rsid w:val="00027301"/>
    <w:rsid w:val="000317BA"/>
    <w:rsid w:val="00032449"/>
    <w:rsid w:val="00032827"/>
    <w:rsid w:val="00032FDB"/>
    <w:rsid w:val="00033AB3"/>
    <w:rsid w:val="00033CBE"/>
    <w:rsid w:val="000356C8"/>
    <w:rsid w:val="00035755"/>
    <w:rsid w:val="000362AA"/>
    <w:rsid w:val="000453C2"/>
    <w:rsid w:val="00046C8F"/>
    <w:rsid w:val="000473EE"/>
    <w:rsid w:val="00050B83"/>
    <w:rsid w:val="000517CD"/>
    <w:rsid w:val="00052036"/>
    <w:rsid w:val="0005462F"/>
    <w:rsid w:val="00054AF1"/>
    <w:rsid w:val="00055710"/>
    <w:rsid w:val="00056600"/>
    <w:rsid w:val="00056603"/>
    <w:rsid w:val="000574E7"/>
    <w:rsid w:val="0006069D"/>
    <w:rsid w:val="000617FA"/>
    <w:rsid w:val="0006220B"/>
    <w:rsid w:val="00062497"/>
    <w:rsid w:val="00063790"/>
    <w:rsid w:val="000649BE"/>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97F"/>
    <w:rsid w:val="00090D20"/>
    <w:rsid w:val="00091579"/>
    <w:rsid w:val="0009500F"/>
    <w:rsid w:val="000A00F2"/>
    <w:rsid w:val="000A15B7"/>
    <w:rsid w:val="000A3261"/>
    <w:rsid w:val="000A5151"/>
    <w:rsid w:val="000A64F6"/>
    <w:rsid w:val="000A6F2A"/>
    <w:rsid w:val="000A77C3"/>
    <w:rsid w:val="000B017E"/>
    <w:rsid w:val="000B0691"/>
    <w:rsid w:val="000B2885"/>
    <w:rsid w:val="000B309B"/>
    <w:rsid w:val="000B320A"/>
    <w:rsid w:val="000B38CE"/>
    <w:rsid w:val="000B43C0"/>
    <w:rsid w:val="000B6672"/>
    <w:rsid w:val="000B72C9"/>
    <w:rsid w:val="000C0ECB"/>
    <w:rsid w:val="000C10E6"/>
    <w:rsid w:val="000C14AE"/>
    <w:rsid w:val="000C1AF4"/>
    <w:rsid w:val="000C500F"/>
    <w:rsid w:val="000C7491"/>
    <w:rsid w:val="000C7507"/>
    <w:rsid w:val="000D01B0"/>
    <w:rsid w:val="000D09F9"/>
    <w:rsid w:val="000D113E"/>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148D"/>
    <w:rsid w:val="0010210C"/>
    <w:rsid w:val="00102187"/>
    <w:rsid w:val="001034FF"/>
    <w:rsid w:val="0010601A"/>
    <w:rsid w:val="00106B52"/>
    <w:rsid w:val="00107612"/>
    <w:rsid w:val="00110BB9"/>
    <w:rsid w:val="001157E8"/>
    <w:rsid w:val="0011738C"/>
    <w:rsid w:val="00120F42"/>
    <w:rsid w:val="0012269A"/>
    <w:rsid w:val="00122E9C"/>
    <w:rsid w:val="00123C89"/>
    <w:rsid w:val="00124123"/>
    <w:rsid w:val="001246F8"/>
    <w:rsid w:val="0012517F"/>
    <w:rsid w:val="001253CF"/>
    <w:rsid w:val="00127725"/>
    <w:rsid w:val="001278E9"/>
    <w:rsid w:val="001302DE"/>
    <w:rsid w:val="001313D0"/>
    <w:rsid w:val="001315F3"/>
    <w:rsid w:val="00135733"/>
    <w:rsid w:val="00137829"/>
    <w:rsid w:val="001402E8"/>
    <w:rsid w:val="0014053A"/>
    <w:rsid w:val="001429F8"/>
    <w:rsid w:val="00143255"/>
    <w:rsid w:val="00145A98"/>
    <w:rsid w:val="0014680A"/>
    <w:rsid w:val="00150F95"/>
    <w:rsid w:val="00151425"/>
    <w:rsid w:val="00151DC5"/>
    <w:rsid w:val="00153EF3"/>
    <w:rsid w:val="00155023"/>
    <w:rsid w:val="00155640"/>
    <w:rsid w:val="00156543"/>
    <w:rsid w:val="00157EB7"/>
    <w:rsid w:val="0016044D"/>
    <w:rsid w:val="00160BEC"/>
    <w:rsid w:val="001616FE"/>
    <w:rsid w:val="00161C63"/>
    <w:rsid w:val="00163E16"/>
    <w:rsid w:val="001658DF"/>
    <w:rsid w:val="00166DEB"/>
    <w:rsid w:val="00170668"/>
    <w:rsid w:val="0017109B"/>
    <w:rsid w:val="00171633"/>
    <w:rsid w:val="001717FD"/>
    <w:rsid w:val="0017421B"/>
    <w:rsid w:val="00174D8C"/>
    <w:rsid w:val="001754CF"/>
    <w:rsid w:val="00175B34"/>
    <w:rsid w:val="00181C93"/>
    <w:rsid w:val="001820AA"/>
    <w:rsid w:val="00182A90"/>
    <w:rsid w:val="00184BC3"/>
    <w:rsid w:val="00187DC2"/>
    <w:rsid w:val="001903AD"/>
    <w:rsid w:val="00190664"/>
    <w:rsid w:val="00190FC8"/>
    <w:rsid w:val="00191DCF"/>
    <w:rsid w:val="001925E2"/>
    <w:rsid w:val="00194394"/>
    <w:rsid w:val="0019535C"/>
    <w:rsid w:val="001960BA"/>
    <w:rsid w:val="001968FA"/>
    <w:rsid w:val="00197159"/>
    <w:rsid w:val="001A04CF"/>
    <w:rsid w:val="001A1265"/>
    <w:rsid w:val="001A3121"/>
    <w:rsid w:val="001A32A3"/>
    <w:rsid w:val="001A43FB"/>
    <w:rsid w:val="001A4CD8"/>
    <w:rsid w:val="001A5766"/>
    <w:rsid w:val="001A5BB8"/>
    <w:rsid w:val="001A664E"/>
    <w:rsid w:val="001A7334"/>
    <w:rsid w:val="001A79D5"/>
    <w:rsid w:val="001B12BB"/>
    <w:rsid w:val="001B1C5A"/>
    <w:rsid w:val="001B27E7"/>
    <w:rsid w:val="001B2927"/>
    <w:rsid w:val="001B3108"/>
    <w:rsid w:val="001B32FC"/>
    <w:rsid w:val="001B3C1B"/>
    <w:rsid w:val="001B5BA6"/>
    <w:rsid w:val="001B7E67"/>
    <w:rsid w:val="001C15D8"/>
    <w:rsid w:val="001C3290"/>
    <w:rsid w:val="001C4434"/>
    <w:rsid w:val="001C4B02"/>
    <w:rsid w:val="001D003A"/>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9E2"/>
    <w:rsid w:val="00232F9E"/>
    <w:rsid w:val="00233D3D"/>
    <w:rsid w:val="00234BF2"/>
    <w:rsid w:val="00234F28"/>
    <w:rsid w:val="002355FF"/>
    <w:rsid w:val="00235CAC"/>
    <w:rsid w:val="002422E2"/>
    <w:rsid w:val="00242692"/>
    <w:rsid w:val="002430B5"/>
    <w:rsid w:val="00243751"/>
    <w:rsid w:val="002445B8"/>
    <w:rsid w:val="00244E7A"/>
    <w:rsid w:val="0024611C"/>
    <w:rsid w:val="0024637D"/>
    <w:rsid w:val="00246B1E"/>
    <w:rsid w:val="00247D95"/>
    <w:rsid w:val="0025007F"/>
    <w:rsid w:val="0025049D"/>
    <w:rsid w:val="0025097F"/>
    <w:rsid w:val="00251F09"/>
    <w:rsid w:val="0025242A"/>
    <w:rsid w:val="00252A4B"/>
    <w:rsid w:val="00256CD6"/>
    <w:rsid w:val="00261EA7"/>
    <w:rsid w:val="0026291A"/>
    <w:rsid w:val="00263A50"/>
    <w:rsid w:val="00274437"/>
    <w:rsid w:val="00276794"/>
    <w:rsid w:val="0027685B"/>
    <w:rsid w:val="0027765E"/>
    <w:rsid w:val="00283801"/>
    <w:rsid w:val="00283AE4"/>
    <w:rsid w:val="002873D4"/>
    <w:rsid w:val="0029143A"/>
    <w:rsid w:val="0029182A"/>
    <w:rsid w:val="0029433C"/>
    <w:rsid w:val="00294509"/>
    <w:rsid w:val="002959EF"/>
    <w:rsid w:val="00295E6A"/>
    <w:rsid w:val="002964EF"/>
    <w:rsid w:val="002A0023"/>
    <w:rsid w:val="002A0043"/>
    <w:rsid w:val="002A4442"/>
    <w:rsid w:val="002A51DF"/>
    <w:rsid w:val="002A6DA1"/>
    <w:rsid w:val="002B1A26"/>
    <w:rsid w:val="002B26F8"/>
    <w:rsid w:val="002B53F4"/>
    <w:rsid w:val="002B5751"/>
    <w:rsid w:val="002B5E85"/>
    <w:rsid w:val="002B60B8"/>
    <w:rsid w:val="002B64F9"/>
    <w:rsid w:val="002C45A7"/>
    <w:rsid w:val="002D0B95"/>
    <w:rsid w:val="002D1FA8"/>
    <w:rsid w:val="002D322F"/>
    <w:rsid w:val="002D42C4"/>
    <w:rsid w:val="002D4923"/>
    <w:rsid w:val="002D666F"/>
    <w:rsid w:val="002E29E4"/>
    <w:rsid w:val="002E68DE"/>
    <w:rsid w:val="002F01E9"/>
    <w:rsid w:val="002F2F62"/>
    <w:rsid w:val="002F3E94"/>
    <w:rsid w:val="002F4265"/>
    <w:rsid w:val="002F4918"/>
    <w:rsid w:val="002F492B"/>
    <w:rsid w:val="003000F9"/>
    <w:rsid w:val="00303802"/>
    <w:rsid w:val="00304B77"/>
    <w:rsid w:val="003052A2"/>
    <w:rsid w:val="0030647A"/>
    <w:rsid w:val="003068BF"/>
    <w:rsid w:val="00312DAA"/>
    <w:rsid w:val="0031328F"/>
    <w:rsid w:val="00315192"/>
    <w:rsid w:val="003154E5"/>
    <w:rsid w:val="0031660B"/>
    <w:rsid w:val="00316D37"/>
    <w:rsid w:val="00317724"/>
    <w:rsid w:val="00317820"/>
    <w:rsid w:val="0032064A"/>
    <w:rsid w:val="00321E92"/>
    <w:rsid w:val="00322AE5"/>
    <w:rsid w:val="003230B2"/>
    <w:rsid w:val="0032324D"/>
    <w:rsid w:val="00323B81"/>
    <w:rsid w:val="00324131"/>
    <w:rsid w:val="00326CFE"/>
    <w:rsid w:val="00331DF6"/>
    <w:rsid w:val="0033414E"/>
    <w:rsid w:val="00342BAA"/>
    <w:rsid w:val="00344538"/>
    <w:rsid w:val="00344C31"/>
    <w:rsid w:val="003476A3"/>
    <w:rsid w:val="003555B6"/>
    <w:rsid w:val="003570E7"/>
    <w:rsid w:val="00357FF1"/>
    <w:rsid w:val="0036107B"/>
    <w:rsid w:val="003617B6"/>
    <w:rsid w:val="003625E0"/>
    <w:rsid w:val="00366B69"/>
    <w:rsid w:val="003722A2"/>
    <w:rsid w:val="003727F7"/>
    <w:rsid w:val="00374225"/>
    <w:rsid w:val="00381EEC"/>
    <w:rsid w:val="0038335E"/>
    <w:rsid w:val="0038379A"/>
    <w:rsid w:val="00383A0F"/>
    <w:rsid w:val="00383BE4"/>
    <w:rsid w:val="00383DDF"/>
    <w:rsid w:val="00383EE0"/>
    <w:rsid w:val="003849AA"/>
    <w:rsid w:val="00384D16"/>
    <w:rsid w:val="003852E7"/>
    <w:rsid w:val="003863B8"/>
    <w:rsid w:val="00386ADA"/>
    <w:rsid w:val="00387B72"/>
    <w:rsid w:val="003907B5"/>
    <w:rsid w:val="00390D57"/>
    <w:rsid w:val="00391AA7"/>
    <w:rsid w:val="00391E66"/>
    <w:rsid w:val="0039236E"/>
    <w:rsid w:val="00392E08"/>
    <w:rsid w:val="00395AF2"/>
    <w:rsid w:val="00397819"/>
    <w:rsid w:val="003A05CE"/>
    <w:rsid w:val="003A07B3"/>
    <w:rsid w:val="003A6D0B"/>
    <w:rsid w:val="003B0057"/>
    <w:rsid w:val="003B176C"/>
    <w:rsid w:val="003B1B4A"/>
    <w:rsid w:val="003B5E0E"/>
    <w:rsid w:val="003C0C0A"/>
    <w:rsid w:val="003C0E7B"/>
    <w:rsid w:val="003C2B93"/>
    <w:rsid w:val="003C3524"/>
    <w:rsid w:val="003C4979"/>
    <w:rsid w:val="003C7602"/>
    <w:rsid w:val="003C7CBC"/>
    <w:rsid w:val="003D0822"/>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0723E"/>
    <w:rsid w:val="00411AAC"/>
    <w:rsid w:val="00414519"/>
    <w:rsid w:val="00415312"/>
    <w:rsid w:val="004202EB"/>
    <w:rsid w:val="004213D5"/>
    <w:rsid w:val="00421D09"/>
    <w:rsid w:val="00424063"/>
    <w:rsid w:val="004267FF"/>
    <w:rsid w:val="0043048B"/>
    <w:rsid w:val="00430843"/>
    <w:rsid w:val="00431793"/>
    <w:rsid w:val="00433223"/>
    <w:rsid w:val="004342D4"/>
    <w:rsid w:val="004345E7"/>
    <w:rsid w:val="0043530E"/>
    <w:rsid w:val="004353F4"/>
    <w:rsid w:val="004358E6"/>
    <w:rsid w:val="0044001B"/>
    <w:rsid w:val="004407B9"/>
    <w:rsid w:val="0044195A"/>
    <w:rsid w:val="00442141"/>
    <w:rsid w:val="00443841"/>
    <w:rsid w:val="00444767"/>
    <w:rsid w:val="00453A0B"/>
    <w:rsid w:val="00454926"/>
    <w:rsid w:val="00456CEF"/>
    <w:rsid w:val="00456F3A"/>
    <w:rsid w:val="0046028B"/>
    <w:rsid w:val="004619A2"/>
    <w:rsid w:val="0046585A"/>
    <w:rsid w:val="00465BAF"/>
    <w:rsid w:val="00471875"/>
    <w:rsid w:val="004726DA"/>
    <w:rsid w:val="00476144"/>
    <w:rsid w:val="00482D5D"/>
    <w:rsid w:val="00483E13"/>
    <w:rsid w:val="00485B29"/>
    <w:rsid w:val="00486506"/>
    <w:rsid w:val="00490711"/>
    <w:rsid w:val="00496443"/>
    <w:rsid w:val="004A354B"/>
    <w:rsid w:val="004A3DAB"/>
    <w:rsid w:val="004A45E3"/>
    <w:rsid w:val="004A5372"/>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662"/>
    <w:rsid w:val="004D1C8C"/>
    <w:rsid w:val="004D3699"/>
    <w:rsid w:val="004D5AC5"/>
    <w:rsid w:val="004D7643"/>
    <w:rsid w:val="004E04CA"/>
    <w:rsid w:val="004E2121"/>
    <w:rsid w:val="004E2FC8"/>
    <w:rsid w:val="004F0012"/>
    <w:rsid w:val="004F01F9"/>
    <w:rsid w:val="004F219B"/>
    <w:rsid w:val="004F28D8"/>
    <w:rsid w:val="004F2C33"/>
    <w:rsid w:val="004F513A"/>
    <w:rsid w:val="004F51B8"/>
    <w:rsid w:val="004F7646"/>
    <w:rsid w:val="00500889"/>
    <w:rsid w:val="00500AB3"/>
    <w:rsid w:val="005063B5"/>
    <w:rsid w:val="00506AC1"/>
    <w:rsid w:val="00510BD9"/>
    <w:rsid w:val="00510D34"/>
    <w:rsid w:val="00513DD9"/>
    <w:rsid w:val="005140B1"/>
    <w:rsid w:val="00514B9A"/>
    <w:rsid w:val="005176AB"/>
    <w:rsid w:val="00517B42"/>
    <w:rsid w:val="005216FA"/>
    <w:rsid w:val="00522140"/>
    <w:rsid w:val="005230E2"/>
    <w:rsid w:val="00523B37"/>
    <w:rsid w:val="005244AF"/>
    <w:rsid w:val="00526AB2"/>
    <w:rsid w:val="00527223"/>
    <w:rsid w:val="00527C59"/>
    <w:rsid w:val="00532E93"/>
    <w:rsid w:val="00533745"/>
    <w:rsid w:val="00534F1D"/>
    <w:rsid w:val="0054172D"/>
    <w:rsid w:val="00541770"/>
    <w:rsid w:val="0054313A"/>
    <w:rsid w:val="00544695"/>
    <w:rsid w:val="00544C6C"/>
    <w:rsid w:val="00546878"/>
    <w:rsid w:val="00550ED6"/>
    <w:rsid w:val="0055330E"/>
    <w:rsid w:val="0055507C"/>
    <w:rsid w:val="00555221"/>
    <w:rsid w:val="00555DAA"/>
    <w:rsid w:val="00556437"/>
    <w:rsid w:val="00556E61"/>
    <w:rsid w:val="0056321E"/>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63F"/>
    <w:rsid w:val="005A2A7C"/>
    <w:rsid w:val="005A2FA5"/>
    <w:rsid w:val="005A7426"/>
    <w:rsid w:val="005B0138"/>
    <w:rsid w:val="005B02B5"/>
    <w:rsid w:val="005B152B"/>
    <w:rsid w:val="005B2D24"/>
    <w:rsid w:val="005B3904"/>
    <w:rsid w:val="005B3BE5"/>
    <w:rsid w:val="005B3F77"/>
    <w:rsid w:val="005B5129"/>
    <w:rsid w:val="005B692B"/>
    <w:rsid w:val="005C089F"/>
    <w:rsid w:val="005C2163"/>
    <w:rsid w:val="005C307B"/>
    <w:rsid w:val="005C4A8C"/>
    <w:rsid w:val="005C4F21"/>
    <w:rsid w:val="005C5A6E"/>
    <w:rsid w:val="005C67A5"/>
    <w:rsid w:val="005C7B74"/>
    <w:rsid w:val="005D1FC4"/>
    <w:rsid w:val="005D2228"/>
    <w:rsid w:val="005E1B5A"/>
    <w:rsid w:val="005E1CC4"/>
    <w:rsid w:val="005E25AA"/>
    <w:rsid w:val="005E3699"/>
    <w:rsid w:val="005E37C8"/>
    <w:rsid w:val="005E3F0B"/>
    <w:rsid w:val="005E4FF2"/>
    <w:rsid w:val="005E6D36"/>
    <w:rsid w:val="005F197B"/>
    <w:rsid w:val="005F40D5"/>
    <w:rsid w:val="00602465"/>
    <w:rsid w:val="00604399"/>
    <w:rsid w:val="006062B4"/>
    <w:rsid w:val="00607227"/>
    <w:rsid w:val="00607324"/>
    <w:rsid w:val="00607A54"/>
    <w:rsid w:val="00610D27"/>
    <w:rsid w:val="00613C57"/>
    <w:rsid w:val="00616E9D"/>
    <w:rsid w:val="00617051"/>
    <w:rsid w:val="006219AB"/>
    <w:rsid w:val="00622878"/>
    <w:rsid w:val="00622A71"/>
    <w:rsid w:val="00622CAF"/>
    <w:rsid w:val="00624E1F"/>
    <w:rsid w:val="00625C64"/>
    <w:rsid w:val="00625F5D"/>
    <w:rsid w:val="00633614"/>
    <w:rsid w:val="0063783C"/>
    <w:rsid w:val="00640E64"/>
    <w:rsid w:val="006417A3"/>
    <w:rsid w:val="00642397"/>
    <w:rsid w:val="00642459"/>
    <w:rsid w:val="006455B9"/>
    <w:rsid w:val="0064571E"/>
    <w:rsid w:val="00651521"/>
    <w:rsid w:val="00651688"/>
    <w:rsid w:val="00651B05"/>
    <w:rsid w:val="00651BD2"/>
    <w:rsid w:val="00651C22"/>
    <w:rsid w:val="00652BF5"/>
    <w:rsid w:val="00653A25"/>
    <w:rsid w:val="00656313"/>
    <w:rsid w:val="00657AA4"/>
    <w:rsid w:val="00660775"/>
    <w:rsid w:val="006609FA"/>
    <w:rsid w:val="00661DB5"/>
    <w:rsid w:val="00665596"/>
    <w:rsid w:val="00665B82"/>
    <w:rsid w:val="00665D7A"/>
    <w:rsid w:val="00665EEC"/>
    <w:rsid w:val="00666E5B"/>
    <w:rsid w:val="00667010"/>
    <w:rsid w:val="00671515"/>
    <w:rsid w:val="00671D43"/>
    <w:rsid w:val="006741ED"/>
    <w:rsid w:val="00674FE7"/>
    <w:rsid w:val="0067678E"/>
    <w:rsid w:val="00677A14"/>
    <w:rsid w:val="00680088"/>
    <w:rsid w:val="0068091A"/>
    <w:rsid w:val="00681588"/>
    <w:rsid w:val="00683262"/>
    <w:rsid w:val="00684B45"/>
    <w:rsid w:val="00687244"/>
    <w:rsid w:val="00687556"/>
    <w:rsid w:val="00687813"/>
    <w:rsid w:val="00694DA1"/>
    <w:rsid w:val="00694DE9"/>
    <w:rsid w:val="006A069B"/>
    <w:rsid w:val="006A2815"/>
    <w:rsid w:val="006A757A"/>
    <w:rsid w:val="006B0F1A"/>
    <w:rsid w:val="006B166E"/>
    <w:rsid w:val="006B3353"/>
    <w:rsid w:val="006B342F"/>
    <w:rsid w:val="006B35F4"/>
    <w:rsid w:val="006B37D3"/>
    <w:rsid w:val="006B384B"/>
    <w:rsid w:val="006B4767"/>
    <w:rsid w:val="006B56AA"/>
    <w:rsid w:val="006B6D69"/>
    <w:rsid w:val="006C021E"/>
    <w:rsid w:val="006C23EF"/>
    <w:rsid w:val="006C35F3"/>
    <w:rsid w:val="006C54ED"/>
    <w:rsid w:val="006C6D8D"/>
    <w:rsid w:val="006C748C"/>
    <w:rsid w:val="006C7709"/>
    <w:rsid w:val="006D16E5"/>
    <w:rsid w:val="006D4173"/>
    <w:rsid w:val="006D5ED2"/>
    <w:rsid w:val="006D722F"/>
    <w:rsid w:val="006D7995"/>
    <w:rsid w:val="006D7BC4"/>
    <w:rsid w:val="006E088F"/>
    <w:rsid w:val="006E1181"/>
    <w:rsid w:val="006E1BAD"/>
    <w:rsid w:val="006E1FFD"/>
    <w:rsid w:val="006E20BC"/>
    <w:rsid w:val="006E317D"/>
    <w:rsid w:val="006E4FB4"/>
    <w:rsid w:val="006E6651"/>
    <w:rsid w:val="006E6F3F"/>
    <w:rsid w:val="006E72D4"/>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07C2E"/>
    <w:rsid w:val="0071027A"/>
    <w:rsid w:val="00710F82"/>
    <w:rsid w:val="0071359A"/>
    <w:rsid w:val="007159C4"/>
    <w:rsid w:val="00717A03"/>
    <w:rsid w:val="00717A6F"/>
    <w:rsid w:val="00717B07"/>
    <w:rsid w:val="00720D20"/>
    <w:rsid w:val="00722A74"/>
    <w:rsid w:val="007241BC"/>
    <w:rsid w:val="007248AB"/>
    <w:rsid w:val="00732929"/>
    <w:rsid w:val="00736EAF"/>
    <w:rsid w:val="00741CAF"/>
    <w:rsid w:val="0074269C"/>
    <w:rsid w:val="007429D0"/>
    <w:rsid w:val="00744015"/>
    <w:rsid w:val="00745419"/>
    <w:rsid w:val="00746D18"/>
    <w:rsid w:val="00747F4C"/>
    <w:rsid w:val="00750282"/>
    <w:rsid w:val="00750F6B"/>
    <w:rsid w:val="00752FD1"/>
    <w:rsid w:val="00753A63"/>
    <w:rsid w:val="007541D2"/>
    <w:rsid w:val="007554DC"/>
    <w:rsid w:val="007565FE"/>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87181"/>
    <w:rsid w:val="00790750"/>
    <w:rsid w:val="00791259"/>
    <w:rsid w:val="00792410"/>
    <w:rsid w:val="00792EFD"/>
    <w:rsid w:val="007948DB"/>
    <w:rsid w:val="007A0DC0"/>
    <w:rsid w:val="007A2CE1"/>
    <w:rsid w:val="007A5E40"/>
    <w:rsid w:val="007A6E8D"/>
    <w:rsid w:val="007B1853"/>
    <w:rsid w:val="007B2BBF"/>
    <w:rsid w:val="007B2BC1"/>
    <w:rsid w:val="007B3405"/>
    <w:rsid w:val="007B400F"/>
    <w:rsid w:val="007B6294"/>
    <w:rsid w:val="007B742B"/>
    <w:rsid w:val="007C1531"/>
    <w:rsid w:val="007C224A"/>
    <w:rsid w:val="007C2B6F"/>
    <w:rsid w:val="007C311B"/>
    <w:rsid w:val="007C5D49"/>
    <w:rsid w:val="007D025A"/>
    <w:rsid w:val="007D36C9"/>
    <w:rsid w:val="007D4D14"/>
    <w:rsid w:val="007D5033"/>
    <w:rsid w:val="007D7478"/>
    <w:rsid w:val="007D7C59"/>
    <w:rsid w:val="007E55F8"/>
    <w:rsid w:val="007E5796"/>
    <w:rsid w:val="007F5ABA"/>
    <w:rsid w:val="007F66E5"/>
    <w:rsid w:val="007F6EE6"/>
    <w:rsid w:val="007F7716"/>
    <w:rsid w:val="00800E29"/>
    <w:rsid w:val="00802991"/>
    <w:rsid w:val="008035AB"/>
    <w:rsid w:val="008041CD"/>
    <w:rsid w:val="008125F7"/>
    <w:rsid w:val="00812865"/>
    <w:rsid w:val="0081392F"/>
    <w:rsid w:val="00813F68"/>
    <w:rsid w:val="00814401"/>
    <w:rsid w:val="00815A14"/>
    <w:rsid w:val="00817682"/>
    <w:rsid w:val="00817E39"/>
    <w:rsid w:val="00820D14"/>
    <w:rsid w:val="00820E0B"/>
    <w:rsid w:val="00821F2B"/>
    <w:rsid w:val="00823C4B"/>
    <w:rsid w:val="0082450C"/>
    <w:rsid w:val="00830F6B"/>
    <w:rsid w:val="00831775"/>
    <w:rsid w:val="008319A1"/>
    <w:rsid w:val="00832301"/>
    <w:rsid w:val="0083517F"/>
    <w:rsid w:val="008372C7"/>
    <w:rsid w:val="00837A92"/>
    <w:rsid w:val="008430BC"/>
    <w:rsid w:val="00845019"/>
    <w:rsid w:val="00846585"/>
    <w:rsid w:val="008471EA"/>
    <w:rsid w:val="00850AF0"/>
    <w:rsid w:val="00854318"/>
    <w:rsid w:val="00855A35"/>
    <w:rsid w:val="0085692E"/>
    <w:rsid w:val="00856E35"/>
    <w:rsid w:val="008576D6"/>
    <w:rsid w:val="00857E19"/>
    <w:rsid w:val="00862270"/>
    <w:rsid w:val="00862BC4"/>
    <w:rsid w:val="0086470F"/>
    <w:rsid w:val="00866E16"/>
    <w:rsid w:val="00870D2F"/>
    <w:rsid w:val="008724A7"/>
    <w:rsid w:val="008729E1"/>
    <w:rsid w:val="008741AC"/>
    <w:rsid w:val="00874CD0"/>
    <w:rsid w:val="0088168A"/>
    <w:rsid w:val="00882D8E"/>
    <w:rsid w:val="00883279"/>
    <w:rsid w:val="00884A02"/>
    <w:rsid w:val="008869E6"/>
    <w:rsid w:val="00887F10"/>
    <w:rsid w:val="00890D9E"/>
    <w:rsid w:val="00890EDD"/>
    <w:rsid w:val="00894F62"/>
    <w:rsid w:val="00895478"/>
    <w:rsid w:val="008972AF"/>
    <w:rsid w:val="0089788A"/>
    <w:rsid w:val="00897B30"/>
    <w:rsid w:val="008A1E38"/>
    <w:rsid w:val="008A5ECA"/>
    <w:rsid w:val="008A68E2"/>
    <w:rsid w:val="008A7F21"/>
    <w:rsid w:val="008B0AE4"/>
    <w:rsid w:val="008B4D93"/>
    <w:rsid w:val="008B4F83"/>
    <w:rsid w:val="008B525D"/>
    <w:rsid w:val="008B64F6"/>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5F29"/>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489D"/>
    <w:rsid w:val="00916451"/>
    <w:rsid w:val="00917AE2"/>
    <w:rsid w:val="00920A46"/>
    <w:rsid w:val="00924EB6"/>
    <w:rsid w:val="00931B01"/>
    <w:rsid w:val="00932BCE"/>
    <w:rsid w:val="009340BB"/>
    <w:rsid w:val="0093537A"/>
    <w:rsid w:val="00940A49"/>
    <w:rsid w:val="00946B3E"/>
    <w:rsid w:val="00950447"/>
    <w:rsid w:val="00952B51"/>
    <w:rsid w:val="00953CA4"/>
    <w:rsid w:val="009548D0"/>
    <w:rsid w:val="00954C35"/>
    <w:rsid w:val="00954EDE"/>
    <w:rsid w:val="009574F4"/>
    <w:rsid w:val="009621EE"/>
    <w:rsid w:val="00963389"/>
    <w:rsid w:val="00963F7C"/>
    <w:rsid w:val="00965091"/>
    <w:rsid w:val="00965166"/>
    <w:rsid w:val="00965E7E"/>
    <w:rsid w:val="00967759"/>
    <w:rsid w:val="00970A84"/>
    <w:rsid w:val="009725DA"/>
    <w:rsid w:val="0097364A"/>
    <w:rsid w:val="00973A89"/>
    <w:rsid w:val="0097466E"/>
    <w:rsid w:val="00974805"/>
    <w:rsid w:val="00977C48"/>
    <w:rsid w:val="00980AAD"/>
    <w:rsid w:val="00987C97"/>
    <w:rsid w:val="00991EDB"/>
    <w:rsid w:val="009921B8"/>
    <w:rsid w:val="00992ADD"/>
    <w:rsid w:val="00995854"/>
    <w:rsid w:val="00996A24"/>
    <w:rsid w:val="00997411"/>
    <w:rsid w:val="009A36C2"/>
    <w:rsid w:val="009A3B40"/>
    <w:rsid w:val="009A3E5B"/>
    <w:rsid w:val="009A600F"/>
    <w:rsid w:val="009B4913"/>
    <w:rsid w:val="009B5073"/>
    <w:rsid w:val="009B5D04"/>
    <w:rsid w:val="009B6890"/>
    <w:rsid w:val="009B6FD6"/>
    <w:rsid w:val="009B7462"/>
    <w:rsid w:val="009B7BF8"/>
    <w:rsid w:val="009C1427"/>
    <w:rsid w:val="009C1BA8"/>
    <w:rsid w:val="009C26F0"/>
    <w:rsid w:val="009C2A74"/>
    <w:rsid w:val="009C2C17"/>
    <w:rsid w:val="009C46B6"/>
    <w:rsid w:val="009C5F13"/>
    <w:rsid w:val="009C7E5C"/>
    <w:rsid w:val="009D0D50"/>
    <w:rsid w:val="009D1918"/>
    <w:rsid w:val="009D3603"/>
    <w:rsid w:val="009D3C79"/>
    <w:rsid w:val="009D41F1"/>
    <w:rsid w:val="009D4A94"/>
    <w:rsid w:val="009D70BE"/>
    <w:rsid w:val="009D7176"/>
    <w:rsid w:val="009D7390"/>
    <w:rsid w:val="009D78C7"/>
    <w:rsid w:val="009E3668"/>
    <w:rsid w:val="009E52D5"/>
    <w:rsid w:val="009E53E1"/>
    <w:rsid w:val="009E5B8B"/>
    <w:rsid w:val="009E60E6"/>
    <w:rsid w:val="009E6B70"/>
    <w:rsid w:val="009E7BB8"/>
    <w:rsid w:val="009E7D6E"/>
    <w:rsid w:val="009F0B43"/>
    <w:rsid w:val="009F1B32"/>
    <w:rsid w:val="009F1B37"/>
    <w:rsid w:val="009F33D7"/>
    <w:rsid w:val="009F3FC4"/>
    <w:rsid w:val="009F4917"/>
    <w:rsid w:val="009F5A31"/>
    <w:rsid w:val="00A017D3"/>
    <w:rsid w:val="00A01B76"/>
    <w:rsid w:val="00A039CE"/>
    <w:rsid w:val="00A03DAB"/>
    <w:rsid w:val="00A046C1"/>
    <w:rsid w:val="00A07307"/>
    <w:rsid w:val="00A07B45"/>
    <w:rsid w:val="00A1096C"/>
    <w:rsid w:val="00A1180A"/>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B2A"/>
    <w:rsid w:val="00A27E94"/>
    <w:rsid w:val="00A3099C"/>
    <w:rsid w:val="00A31F1F"/>
    <w:rsid w:val="00A324D0"/>
    <w:rsid w:val="00A32C97"/>
    <w:rsid w:val="00A33A11"/>
    <w:rsid w:val="00A33BE7"/>
    <w:rsid w:val="00A33D33"/>
    <w:rsid w:val="00A34426"/>
    <w:rsid w:val="00A3444C"/>
    <w:rsid w:val="00A34859"/>
    <w:rsid w:val="00A35124"/>
    <w:rsid w:val="00A36EB6"/>
    <w:rsid w:val="00A44CA4"/>
    <w:rsid w:val="00A46096"/>
    <w:rsid w:val="00A46449"/>
    <w:rsid w:val="00A4707C"/>
    <w:rsid w:val="00A50546"/>
    <w:rsid w:val="00A52107"/>
    <w:rsid w:val="00A53F97"/>
    <w:rsid w:val="00A54ED9"/>
    <w:rsid w:val="00A5767A"/>
    <w:rsid w:val="00A61032"/>
    <w:rsid w:val="00A62245"/>
    <w:rsid w:val="00A62DB0"/>
    <w:rsid w:val="00A64281"/>
    <w:rsid w:val="00A65921"/>
    <w:rsid w:val="00A65F0A"/>
    <w:rsid w:val="00A672B6"/>
    <w:rsid w:val="00A720AF"/>
    <w:rsid w:val="00A72296"/>
    <w:rsid w:val="00A7367F"/>
    <w:rsid w:val="00A7607E"/>
    <w:rsid w:val="00A76357"/>
    <w:rsid w:val="00A7783A"/>
    <w:rsid w:val="00A8413E"/>
    <w:rsid w:val="00A875FE"/>
    <w:rsid w:val="00A87A50"/>
    <w:rsid w:val="00A9151F"/>
    <w:rsid w:val="00A932D6"/>
    <w:rsid w:val="00A95F24"/>
    <w:rsid w:val="00A96149"/>
    <w:rsid w:val="00A965D1"/>
    <w:rsid w:val="00A97D39"/>
    <w:rsid w:val="00A97E74"/>
    <w:rsid w:val="00AA4236"/>
    <w:rsid w:val="00AA77F8"/>
    <w:rsid w:val="00AA789C"/>
    <w:rsid w:val="00AA7BB7"/>
    <w:rsid w:val="00AB0ED9"/>
    <w:rsid w:val="00AB36DF"/>
    <w:rsid w:val="00AB5E0C"/>
    <w:rsid w:val="00AB6B1D"/>
    <w:rsid w:val="00AC1C86"/>
    <w:rsid w:val="00AC21C2"/>
    <w:rsid w:val="00AC29F5"/>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4A05"/>
    <w:rsid w:val="00B053A6"/>
    <w:rsid w:val="00B05A28"/>
    <w:rsid w:val="00B07468"/>
    <w:rsid w:val="00B1125C"/>
    <w:rsid w:val="00B1150C"/>
    <w:rsid w:val="00B1198D"/>
    <w:rsid w:val="00B12E15"/>
    <w:rsid w:val="00B12F84"/>
    <w:rsid w:val="00B13631"/>
    <w:rsid w:val="00B14608"/>
    <w:rsid w:val="00B14FC1"/>
    <w:rsid w:val="00B14FC9"/>
    <w:rsid w:val="00B15B8E"/>
    <w:rsid w:val="00B15E9D"/>
    <w:rsid w:val="00B21DB7"/>
    <w:rsid w:val="00B222F5"/>
    <w:rsid w:val="00B25F4C"/>
    <w:rsid w:val="00B2681D"/>
    <w:rsid w:val="00B26B2F"/>
    <w:rsid w:val="00B272CE"/>
    <w:rsid w:val="00B32313"/>
    <w:rsid w:val="00B37117"/>
    <w:rsid w:val="00B37E12"/>
    <w:rsid w:val="00B42102"/>
    <w:rsid w:val="00B44CBE"/>
    <w:rsid w:val="00B45510"/>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7641A"/>
    <w:rsid w:val="00B84B69"/>
    <w:rsid w:val="00B850DD"/>
    <w:rsid w:val="00B85516"/>
    <w:rsid w:val="00B90C63"/>
    <w:rsid w:val="00B90F3E"/>
    <w:rsid w:val="00B93A7D"/>
    <w:rsid w:val="00BA0FFF"/>
    <w:rsid w:val="00BA1668"/>
    <w:rsid w:val="00BA3D4D"/>
    <w:rsid w:val="00BA55AD"/>
    <w:rsid w:val="00BA65BF"/>
    <w:rsid w:val="00BA7409"/>
    <w:rsid w:val="00BA7626"/>
    <w:rsid w:val="00BB0408"/>
    <w:rsid w:val="00BB0DEC"/>
    <w:rsid w:val="00BB1116"/>
    <w:rsid w:val="00BB1E79"/>
    <w:rsid w:val="00BB347A"/>
    <w:rsid w:val="00BB3CBF"/>
    <w:rsid w:val="00BB4BA3"/>
    <w:rsid w:val="00BB4D85"/>
    <w:rsid w:val="00BB5F19"/>
    <w:rsid w:val="00BB784F"/>
    <w:rsid w:val="00BC087D"/>
    <w:rsid w:val="00BC419A"/>
    <w:rsid w:val="00BC41D5"/>
    <w:rsid w:val="00BC7408"/>
    <w:rsid w:val="00BD2BD6"/>
    <w:rsid w:val="00BD5B8C"/>
    <w:rsid w:val="00BD610E"/>
    <w:rsid w:val="00BD7881"/>
    <w:rsid w:val="00BE5BBF"/>
    <w:rsid w:val="00BE7F6E"/>
    <w:rsid w:val="00BF10DB"/>
    <w:rsid w:val="00BF46CA"/>
    <w:rsid w:val="00BF4CCA"/>
    <w:rsid w:val="00BF5AC1"/>
    <w:rsid w:val="00BF7DCD"/>
    <w:rsid w:val="00C02B02"/>
    <w:rsid w:val="00C041C8"/>
    <w:rsid w:val="00C05C19"/>
    <w:rsid w:val="00C076B3"/>
    <w:rsid w:val="00C108BE"/>
    <w:rsid w:val="00C11A6D"/>
    <w:rsid w:val="00C1486B"/>
    <w:rsid w:val="00C14957"/>
    <w:rsid w:val="00C14E95"/>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325A"/>
    <w:rsid w:val="00C54433"/>
    <w:rsid w:val="00C552C1"/>
    <w:rsid w:val="00C56A91"/>
    <w:rsid w:val="00C570B4"/>
    <w:rsid w:val="00C60017"/>
    <w:rsid w:val="00C66FFB"/>
    <w:rsid w:val="00C6761B"/>
    <w:rsid w:val="00C71C73"/>
    <w:rsid w:val="00C746F0"/>
    <w:rsid w:val="00C77E13"/>
    <w:rsid w:val="00C827F1"/>
    <w:rsid w:val="00C82DD7"/>
    <w:rsid w:val="00C8411C"/>
    <w:rsid w:val="00C86947"/>
    <w:rsid w:val="00C9059B"/>
    <w:rsid w:val="00C90ED9"/>
    <w:rsid w:val="00C919CD"/>
    <w:rsid w:val="00C926D7"/>
    <w:rsid w:val="00C9377E"/>
    <w:rsid w:val="00C946EF"/>
    <w:rsid w:val="00C97581"/>
    <w:rsid w:val="00CA00D6"/>
    <w:rsid w:val="00CA10EF"/>
    <w:rsid w:val="00CA1801"/>
    <w:rsid w:val="00CA2114"/>
    <w:rsid w:val="00CA2B0D"/>
    <w:rsid w:val="00CA3669"/>
    <w:rsid w:val="00CA3C86"/>
    <w:rsid w:val="00CA42A7"/>
    <w:rsid w:val="00CA6CE8"/>
    <w:rsid w:val="00CB48CE"/>
    <w:rsid w:val="00CC0752"/>
    <w:rsid w:val="00CC237C"/>
    <w:rsid w:val="00CC2AC1"/>
    <w:rsid w:val="00CC3EE7"/>
    <w:rsid w:val="00CC485F"/>
    <w:rsid w:val="00CC505A"/>
    <w:rsid w:val="00CC5888"/>
    <w:rsid w:val="00CD0A7D"/>
    <w:rsid w:val="00CD14FB"/>
    <w:rsid w:val="00CD2C6B"/>
    <w:rsid w:val="00CD35B6"/>
    <w:rsid w:val="00CD4E2D"/>
    <w:rsid w:val="00CD57F5"/>
    <w:rsid w:val="00CD5891"/>
    <w:rsid w:val="00CD7316"/>
    <w:rsid w:val="00CE0425"/>
    <w:rsid w:val="00CE48BC"/>
    <w:rsid w:val="00CE5640"/>
    <w:rsid w:val="00CE715E"/>
    <w:rsid w:val="00CF0AA9"/>
    <w:rsid w:val="00CF145B"/>
    <w:rsid w:val="00CF6A04"/>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1C92"/>
    <w:rsid w:val="00D44182"/>
    <w:rsid w:val="00D452F6"/>
    <w:rsid w:val="00D45783"/>
    <w:rsid w:val="00D46096"/>
    <w:rsid w:val="00D51647"/>
    <w:rsid w:val="00D52E27"/>
    <w:rsid w:val="00D558AB"/>
    <w:rsid w:val="00D55C39"/>
    <w:rsid w:val="00D562D1"/>
    <w:rsid w:val="00D60FFF"/>
    <w:rsid w:val="00D621C7"/>
    <w:rsid w:val="00D668C1"/>
    <w:rsid w:val="00D668F5"/>
    <w:rsid w:val="00D66D58"/>
    <w:rsid w:val="00D7066C"/>
    <w:rsid w:val="00D71B79"/>
    <w:rsid w:val="00D71E4F"/>
    <w:rsid w:val="00D72253"/>
    <w:rsid w:val="00D73E34"/>
    <w:rsid w:val="00D749B2"/>
    <w:rsid w:val="00D76B9F"/>
    <w:rsid w:val="00D76FDE"/>
    <w:rsid w:val="00D81383"/>
    <w:rsid w:val="00D8160E"/>
    <w:rsid w:val="00D83679"/>
    <w:rsid w:val="00D8390C"/>
    <w:rsid w:val="00D84CF9"/>
    <w:rsid w:val="00D86C11"/>
    <w:rsid w:val="00D87D30"/>
    <w:rsid w:val="00D90225"/>
    <w:rsid w:val="00D9262F"/>
    <w:rsid w:val="00D930B0"/>
    <w:rsid w:val="00D933FE"/>
    <w:rsid w:val="00D9768B"/>
    <w:rsid w:val="00D97F50"/>
    <w:rsid w:val="00DA1A39"/>
    <w:rsid w:val="00DA67A9"/>
    <w:rsid w:val="00DA6A22"/>
    <w:rsid w:val="00DB4A8B"/>
    <w:rsid w:val="00DB4AC5"/>
    <w:rsid w:val="00DB4BBD"/>
    <w:rsid w:val="00DC18FA"/>
    <w:rsid w:val="00DC1D65"/>
    <w:rsid w:val="00DC264C"/>
    <w:rsid w:val="00DC3376"/>
    <w:rsid w:val="00DC38CD"/>
    <w:rsid w:val="00DC5154"/>
    <w:rsid w:val="00DC51DF"/>
    <w:rsid w:val="00DC56BA"/>
    <w:rsid w:val="00DC5780"/>
    <w:rsid w:val="00DD1DF4"/>
    <w:rsid w:val="00DD21B0"/>
    <w:rsid w:val="00DD2254"/>
    <w:rsid w:val="00DD2623"/>
    <w:rsid w:val="00DD50D3"/>
    <w:rsid w:val="00DD687F"/>
    <w:rsid w:val="00DE0FF2"/>
    <w:rsid w:val="00DE13D7"/>
    <w:rsid w:val="00DE14E5"/>
    <w:rsid w:val="00DE39E4"/>
    <w:rsid w:val="00DE6A50"/>
    <w:rsid w:val="00DE6A7C"/>
    <w:rsid w:val="00DE7E32"/>
    <w:rsid w:val="00DF1F32"/>
    <w:rsid w:val="00DF2699"/>
    <w:rsid w:val="00DF3676"/>
    <w:rsid w:val="00DF3FDD"/>
    <w:rsid w:val="00DF6873"/>
    <w:rsid w:val="00DF69FF"/>
    <w:rsid w:val="00DF7AF1"/>
    <w:rsid w:val="00E00BA4"/>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548C"/>
    <w:rsid w:val="00E37DB8"/>
    <w:rsid w:val="00E40ABA"/>
    <w:rsid w:val="00E40DD4"/>
    <w:rsid w:val="00E44092"/>
    <w:rsid w:val="00E44116"/>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63B"/>
    <w:rsid w:val="00E84DA7"/>
    <w:rsid w:val="00E871C5"/>
    <w:rsid w:val="00E907ED"/>
    <w:rsid w:val="00E909CE"/>
    <w:rsid w:val="00E90E82"/>
    <w:rsid w:val="00E948F9"/>
    <w:rsid w:val="00EA1FEF"/>
    <w:rsid w:val="00EA22BF"/>
    <w:rsid w:val="00EA52FF"/>
    <w:rsid w:val="00EA561C"/>
    <w:rsid w:val="00EA5E37"/>
    <w:rsid w:val="00EA5F2E"/>
    <w:rsid w:val="00EB0EBC"/>
    <w:rsid w:val="00EB25BC"/>
    <w:rsid w:val="00EB5614"/>
    <w:rsid w:val="00EB62C1"/>
    <w:rsid w:val="00EC0774"/>
    <w:rsid w:val="00EC126D"/>
    <w:rsid w:val="00EC4888"/>
    <w:rsid w:val="00EC594C"/>
    <w:rsid w:val="00EC6310"/>
    <w:rsid w:val="00ED0211"/>
    <w:rsid w:val="00ED23EC"/>
    <w:rsid w:val="00ED3DFF"/>
    <w:rsid w:val="00ED3F0F"/>
    <w:rsid w:val="00ED4389"/>
    <w:rsid w:val="00ED5F4C"/>
    <w:rsid w:val="00ED6E83"/>
    <w:rsid w:val="00ED7655"/>
    <w:rsid w:val="00EE3051"/>
    <w:rsid w:val="00EE4002"/>
    <w:rsid w:val="00EE45C1"/>
    <w:rsid w:val="00EE4D71"/>
    <w:rsid w:val="00EF0041"/>
    <w:rsid w:val="00EF087F"/>
    <w:rsid w:val="00EF2215"/>
    <w:rsid w:val="00EF286C"/>
    <w:rsid w:val="00EF29FA"/>
    <w:rsid w:val="00EF3631"/>
    <w:rsid w:val="00EF3684"/>
    <w:rsid w:val="00EF36C1"/>
    <w:rsid w:val="00EF3B0A"/>
    <w:rsid w:val="00EF3E54"/>
    <w:rsid w:val="00EF5309"/>
    <w:rsid w:val="00EF611B"/>
    <w:rsid w:val="00EF61DA"/>
    <w:rsid w:val="00EF6ED1"/>
    <w:rsid w:val="00F043FE"/>
    <w:rsid w:val="00F05D54"/>
    <w:rsid w:val="00F061EC"/>
    <w:rsid w:val="00F0659B"/>
    <w:rsid w:val="00F066C9"/>
    <w:rsid w:val="00F11515"/>
    <w:rsid w:val="00F1281D"/>
    <w:rsid w:val="00F174B7"/>
    <w:rsid w:val="00F17821"/>
    <w:rsid w:val="00F200CA"/>
    <w:rsid w:val="00F20B10"/>
    <w:rsid w:val="00F20CD1"/>
    <w:rsid w:val="00F240C8"/>
    <w:rsid w:val="00F26143"/>
    <w:rsid w:val="00F30218"/>
    <w:rsid w:val="00F3084B"/>
    <w:rsid w:val="00F31292"/>
    <w:rsid w:val="00F31299"/>
    <w:rsid w:val="00F32833"/>
    <w:rsid w:val="00F32AC5"/>
    <w:rsid w:val="00F34A0D"/>
    <w:rsid w:val="00F40956"/>
    <w:rsid w:val="00F4151C"/>
    <w:rsid w:val="00F41A70"/>
    <w:rsid w:val="00F44CC4"/>
    <w:rsid w:val="00F455DF"/>
    <w:rsid w:val="00F5100D"/>
    <w:rsid w:val="00F520AF"/>
    <w:rsid w:val="00F53EA2"/>
    <w:rsid w:val="00F551A5"/>
    <w:rsid w:val="00F55FA5"/>
    <w:rsid w:val="00F5636C"/>
    <w:rsid w:val="00F6084A"/>
    <w:rsid w:val="00F613B8"/>
    <w:rsid w:val="00F6245D"/>
    <w:rsid w:val="00F64BBB"/>
    <w:rsid w:val="00F65022"/>
    <w:rsid w:val="00F708CB"/>
    <w:rsid w:val="00F741C6"/>
    <w:rsid w:val="00F76EE3"/>
    <w:rsid w:val="00F8020E"/>
    <w:rsid w:val="00F80570"/>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1F7C"/>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C72E3"/>
    <w:rsid w:val="00FD1C46"/>
    <w:rsid w:val="00FD1F69"/>
    <w:rsid w:val="00FD256D"/>
    <w:rsid w:val="00FD3239"/>
    <w:rsid w:val="00FD350C"/>
    <w:rsid w:val="00FD442B"/>
    <w:rsid w:val="00FD4444"/>
    <w:rsid w:val="00FD531C"/>
    <w:rsid w:val="00FD58DB"/>
    <w:rsid w:val="00FD69D1"/>
    <w:rsid w:val="00FD6A50"/>
    <w:rsid w:val="00FD6E46"/>
    <w:rsid w:val="00FD7911"/>
    <w:rsid w:val="00FD7DC2"/>
    <w:rsid w:val="00FE0621"/>
    <w:rsid w:val="00FE23B8"/>
    <w:rsid w:val="00FE4F1C"/>
    <w:rsid w:val="00FE5310"/>
    <w:rsid w:val="00FE6BBA"/>
    <w:rsid w:val="00FF0BC1"/>
    <w:rsid w:val="00FF1D6D"/>
    <w:rsid w:val="00FF25D2"/>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0CD919B6-C985-E647-9B79-718C5AF2F1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unhideWhenUsed/>
    <w:rsid w:val="00233D3D"/>
    <w:rPr>
      <w:sz w:val="24"/>
      <w:szCs w:val="24"/>
    </w:rPr>
  </w:style>
  <w:style w:type="character" w:customStyle="1" w:styleId="CommentTextChar">
    <w:name w:val="Comment Text Char"/>
    <w:basedOn w:val="DefaultParagraphFont"/>
    <w:link w:val="CommentText"/>
    <w:uiPriority w:val="99"/>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 w:type="paragraph" w:styleId="NormalWeb">
    <w:name w:val="Normal (Web)"/>
    <w:basedOn w:val="Normal"/>
    <w:uiPriority w:val="99"/>
    <w:semiHidden/>
    <w:unhideWhenUsed/>
    <w:rsid w:val="00EB0EBC"/>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65291849">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77038223">
              <w:marLeft w:val="0"/>
              <w:marRight w:val="0"/>
              <w:marTop w:val="0"/>
              <w:marBottom w:val="0"/>
              <w:divBdr>
                <w:top w:val="none" w:sz="0" w:space="0" w:color="auto"/>
                <w:left w:val="none" w:sz="0" w:space="0" w:color="auto"/>
                <w:bottom w:val="none" w:sz="0" w:space="0" w:color="auto"/>
                <w:right w:val="none" w:sz="0" w:space="0" w:color="auto"/>
              </w:divBdr>
            </w:div>
            <w:div w:id="1037587442">
              <w:marLeft w:val="0"/>
              <w:marRight w:val="0"/>
              <w:marTop w:val="0"/>
              <w:marBottom w:val="0"/>
              <w:divBdr>
                <w:top w:val="none" w:sz="0" w:space="0" w:color="auto"/>
                <w:left w:val="none" w:sz="0" w:space="0" w:color="auto"/>
                <w:bottom w:val="none" w:sz="0" w:space="0" w:color="auto"/>
                <w:right w:val="none" w:sz="0" w:space="0" w:color="auto"/>
              </w:divBdr>
            </w:div>
          </w:divsChild>
        </w:div>
        <w:div w:id="495338043">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479417996">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39721682">
      <w:bodyDiv w:val="1"/>
      <w:marLeft w:val="0"/>
      <w:marRight w:val="0"/>
      <w:marTop w:val="0"/>
      <w:marBottom w:val="0"/>
      <w:divBdr>
        <w:top w:val="none" w:sz="0" w:space="0" w:color="auto"/>
        <w:left w:val="none" w:sz="0" w:space="0" w:color="auto"/>
        <w:bottom w:val="none" w:sz="0" w:space="0" w:color="auto"/>
        <w:right w:val="none" w:sz="0" w:space="0" w:color="auto"/>
      </w:divBdr>
      <w:divsChild>
        <w:div w:id="623510816">
          <w:marLeft w:val="0"/>
          <w:marRight w:val="0"/>
          <w:marTop w:val="0"/>
          <w:marBottom w:val="0"/>
          <w:divBdr>
            <w:top w:val="none" w:sz="0" w:space="0" w:color="auto"/>
            <w:left w:val="none" w:sz="0" w:space="0" w:color="auto"/>
            <w:bottom w:val="none" w:sz="0" w:space="0" w:color="auto"/>
            <w:right w:val="none" w:sz="0" w:space="0" w:color="auto"/>
          </w:divBdr>
          <w:divsChild>
            <w:div w:id="1395080984">
              <w:marLeft w:val="0"/>
              <w:marRight w:val="0"/>
              <w:marTop w:val="0"/>
              <w:marBottom w:val="0"/>
              <w:divBdr>
                <w:top w:val="none" w:sz="0" w:space="0" w:color="auto"/>
                <w:left w:val="none" w:sz="0" w:space="0" w:color="auto"/>
                <w:bottom w:val="none" w:sz="0" w:space="0" w:color="auto"/>
                <w:right w:val="none" w:sz="0" w:space="0" w:color="auto"/>
              </w:divBdr>
              <w:divsChild>
                <w:div w:id="205542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219480217">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1937326579">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 w:id="2066907031">
      <w:bodyDiv w:val="1"/>
      <w:marLeft w:val="0"/>
      <w:marRight w:val="0"/>
      <w:marTop w:val="0"/>
      <w:marBottom w:val="0"/>
      <w:divBdr>
        <w:top w:val="none" w:sz="0" w:space="0" w:color="auto"/>
        <w:left w:val="none" w:sz="0" w:space="0" w:color="auto"/>
        <w:bottom w:val="none" w:sz="0" w:space="0" w:color="auto"/>
        <w:right w:val="none" w:sz="0" w:space="0" w:color="auto"/>
      </w:divBdr>
      <w:divsChild>
        <w:div w:id="101347229">
          <w:marLeft w:val="0"/>
          <w:marRight w:val="0"/>
          <w:marTop w:val="0"/>
          <w:marBottom w:val="0"/>
          <w:divBdr>
            <w:top w:val="none" w:sz="0" w:space="0" w:color="auto"/>
            <w:left w:val="none" w:sz="0" w:space="0" w:color="auto"/>
            <w:bottom w:val="none" w:sz="0" w:space="0" w:color="auto"/>
            <w:right w:val="none" w:sz="0" w:space="0" w:color="auto"/>
          </w:divBdr>
          <w:divsChild>
            <w:div w:id="801921424">
              <w:marLeft w:val="0"/>
              <w:marRight w:val="0"/>
              <w:marTop w:val="0"/>
              <w:marBottom w:val="0"/>
              <w:divBdr>
                <w:top w:val="none" w:sz="0" w:space="0" w:color="auto"/>
                <w:left w:val="none" w:sz="0" w:space="0" w:color="auto"/>
                <w:bottom w:val="none" w:sz="0" w:space="0" w:color="auto"/>
                <w:right w:val="none" w:sz="0" w:space="0" w:color="auto"/>
              </w:divBdr>
              <w:divsChild>
                <w:div w:id="14340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image" Target="media/image10.(null)"/><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null)"/><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0C331B-43B0-3A42-8B41-A339757D9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6</Pages>
  <Words>28623</Words>
  <Characters>163152</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1</cp:revision>
  <cp:lastPrinted>2017-11-17T18:44:00Z</cp:lastPrinted>
  <dcterms:created xsi:type="dcterms:W3CDTF">2019-06-13T01:48:00Z</dcterms:created>
  <dcterms:modified xsi:type="dcterms:W3CDTF">2019-06-18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fishery-bulletin</vt:lpwstr>
  </property>
  <property fmtid="{D5CDD505-2E9C-101B-9397-08002B2CF9AE}" pid="12" name="Mendeley Recent Style Name 4_1">
    <vt:lpwstr>Fishery Bulleti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